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1322CDCB"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w:t>
      </w:r>
      <w:r w:rsidRPr="00613F4B">
        <w:t>1576</w:t>
      </w:r>
      <w:r w:rsidRPr="00E01432">
        <w:t xml:space="preserve">). Results suggest that </w:t>
      </w:r>
      <w:ins w:id="1" w:author="Microsoft Office User" w:date="2022-10-04T19:50:00Z">
        <w:r w:rsidR="00AF47D1">
          <w:t xml:space="preserve">the task’s </w:t>
        </w:r>
      </w:ins>
      <w:r w:rsidRPr="00E01432">
        <w:t>internal consistency</w:t>
      </w:r>
      <w:ins w:id="2" w:author="Microsoft Office User" w:date="2022-10-04T18:47:00Z">
        <w:r w:rsidR="00262346">
          <w:t xml:space="preserve"> </w:t>
        </w:r>
      </w:ins>
      <w:del w:id="3" w:author="Microsoft Office User" w:date="2022-10-04T19:50:00Z">
        <w:r w:rsidRPr="00E01432" w:rsidDel="00AF47D1">
          <w:delText xml:space="preserve"> </w:delText>
        </w:r>
      </w:del>
      <w:r w:rsidRPr="00E01432">
        <w:t>is poor (α = .51</w:t>
      </w:r>
      <w:del w:id="4" w:author="Microsoft Office User" w:date="2022-10-04T18:49:00Z">
        <w:r w:rsidRPr="00E01432" w:rsidDel="00D01B30">
          <w:delText>, 95% CI [.46, .56]</w:delText>
        </w:r>
      </w:del>
      <w:r w:rsidRPr="00E01432">
        <w:t xml:space="preserve">) and </w:t>
      </w:r>
      <w:ins w:id="5" w:author="Microsoft Office User" w:date="2022-10-04T20:23:00Z">
        <w:r w:rsidR="004346FE">
          <w:t>i</w:t>
        </w:r>
      </w:ins>
      <w:ins w:id="6" w:author="Microsoft Office User" w:date="2022-10-04T20:24:00Z">
        <w:r w:rsidR="004346FE">
          <w:t xml:space="preserve">ts </w:t>
        </w:r>
      </w:ins>
      <w:r w:rsidRPr="00E01432">
        <w:t>test-retest reliability is very poor (ICC</w:t>
      </w:r>
      <w:r w:rsidR="007F282E" w:rsidRPr="00197715">
        <w:rPr>
          <w:vertAlign w:val="subscript"/>
          <w:rPrChange w:id="7" w:author="Microsoft Office User" w:date="2022-10-04T18:51:00Z">
            <w:rPr/>
          </w:rPrChange>
        </w:rPr>
        <w:t>[2,1]</w:t>
      </w:r>
      <w:r w:rsidRPr="00E01432">
        <w:t xml:space="preserve"> = .</w:t>
      </w:r>
      <w:ins w:id="8" w:author="Microsoft Office User" w:date="2022-10-04T18:52:00Z">
        <w:r w:rsidR="00377503">
          <w:t>13</w:t>
        </w:r>
      </w:ins>
      <w:del w:id="9" w:author="Microsoft Office User" w:date="2022-10-04T18:52:00Z">
        <w:r w:rsidRPr="00E01432" w:rsidDel="00377503">
          <w:delText>2</w:delText>
        </w:r>
        <w:r w:rsidR="00613F4B" w:rsidDel="00377503">
          <w:delText>1</w:delText>
        </w:r>
      </w:del>
      <w:ins w:id="10" w:author="Microsoft Office User" w:date="2022-10-04T18:49:00Z">
        <w:r w:rsidR="00D01B30">
          <w:t>)</w:t>
        </w:r>
      </w:ins>
      <w:del w:id="11" w:author="Microsoft Office User" w:date="2022-10-04T18:49:00Z">
        <w:r w:rsidRPr="00E01432" w:rsidDel="00D01B30">
          <w:delText>, 95% CI [.</w:delText>
        </w:r>
      </w:del>
      <w:del w:id="12" w:author="Microsoft Office User" w:date="2022-10-04T18:08:00Z">
        <w:r w:rsidRPr="00E01432" w:rsidDel="00AA54BE">
          <w:delText>0</w:delText>
        </w:r>
        <w:r w:rsidR="00613F4B" w:rsidDel="00AA54BE">
          <w:delText>6</w:delText>
        </w:r>
      </w:del>
      <w:del w:id="13" w:author="Microsoft Office User" w:date="2022-10-04T18:49:00Z">
        <w:r w:rsidRPr="00E01432" w:rsidDel="00D01B30">
          <w:delText>, .</w:delText>
        </w:r>
      </w:del>
      <w:del w:id="14" w:author="Microsoft Office User" w:date="2022-10-04T18:08:00Z">
        <w:r w:rsidRPr="00E01432" w:rsidDel="00AA54BE">
          <w:delText>3</w:delText>
        </w:r>
        <w:r w:rsidR="00613F4B" w:rsidDel="00AA54BE">
          <w:delText>6</w:delText>
        </w:r>
      </w:del>
      <w:del w:id="15" w:author="Microsoft Office User" w:date="2022-10-04T18:49:00Z">
        <w:r w:rsidRPr="00E01432" w:rsidDel="00D01B30">
          <w:delText>])</w:delText>
        </w:r>
      </w:del>
      <w:r w:rsidRPr="00E01432">
        <w:t xml:space="preserve">. </w:t>
      </w:r>
      <w:ins w:id="16" w:author="Microsoft Office User" w:date="2022-10-04T20:56:00Z">
        <w:r w:rsidR="001A47EE">
          <w:t>If</w:t>
        </w:r>
      </w:ins>
      <w:ins w:id="17" w:author="Microsoft Office User" w:date="2022-10-04T19:51:00Z">
        <w:r w:rsidR="00AF47D1">
          <w:t xml:space="preserve"> score</w:t>
        </w:r>
      </w:ins>
      <w:ins w:id="18" w:author="Microsoft Office User" w:date="2022-10-04T20:20:00Z">
        <w:r w:rsidR="000D2455">
          <w:t>s</w:t>
        </w:r>
      </w:ins>
      <w:ins w:id="19" w:author="Microsoft Office User" w:date="2022-10-04T19:51:00Z">
        <w:r w:rsidR="00AF47D1">
          <w:t xml:space="preserve"> are calculated for individual trial types, </w:t>
        </w:r>
      </w:ins>
      <w:ins w:id="20" w:author="Microsoft Office User" w:date="2022-10-04T20:24:00Z">
        <w:r w:rsidR="00B156DF">
          <w:t>both</w:t>
        </w:r>
      </w:ins>
      <w:ins w:id="21" w:author="Microsoft Office User" w:date="2022-10-04T18:07:00Z">
        <w:r w:rsidR="00AA54BE">
          <w:t xml:space="preserve"> </w:t>
        </w:r>
      </w:ins>
      <w:ins w:id="22" w:author="Microsoft Office User" w:date="2022-10-04T20:24:00Z">
        <w:r w:rsidR="001055F1">
          <w:t>forms of reliability are</w:t>
        </w:r>
      </w:ins>
      <w:ins w:id="23" w:author="Microsoft Office User" w:date="2022-10-04T19:51:00Z">
        <w:r w:rsidR="00AF47D1">
          <w:t xml:space="preserve"> </w:t>
        </w:r>
      </w:ins>
      <w:ins w:id="24" w:author="Microsoft Office User" w:date="2022-10-04T18:08:00Z">
        <w:r w:rsidR="00AA54BE">
          <w:t>very poor (</w:t>
        </w:r>
        <w:r w:rsidR="00AA54BE" w:rsidRPr="00E01432">
          <w:t>α = .</w:t>
        </w:r>
        <w:r w:rsidR="00AA54BE">
          <w:t>28</w:t>
        </w:r>
      </w:ins>
      <w:ins w:id="25" w:author="Microsoft Office User" w:date="2022-10-04T18:49:00Z">
        <w:r w:rsidR="00D01B30">
          <w:t>,</w:t>
        </w:r>
      </w:ins>
      <w:ins w:id="26" w:author="Microsoft Office User" w:date="2022-10-04T18:08:00Z">
        <w:r w:rsidR="00AA54BE">
          <w:t xml:space="preserve"> </w:t>
        </w:r>
        <w:r w:rsidR="00AA54BE" w:rsidRPr="00E01432">
          <w:t>ICC</w:t>
        </w:r>
        <w:r w:rsidR="00AA54BE" w:rsidRPr="00197715">
          <w:rPr>
            <w:vertAlign w:val="subscript"/>
            <w:rPrChange w:id="27" w:author="Microsoft Office User" w:date="2022-10-04T18:51:00Z">
              <w:rPr/>
            </w:rPrChange>
          </w:rPr>
          <w:t>[2,1]</w:t>
        </w:r>
        <w:r w:rsidR="00AA54BE" w:rsidRPr="00E01432">
          <w:t xml:space="preserve"> = .</w:t>
        </w:r>
      </w:ins>
      <w:ins w:id="28" w:author="Microsoft Office User" w:date="2022-10-04T18:51:00Z">
        <w:r w:rsidR="00197715">
          <w:t>19</w:t>
        </w:r>
      </w:ins>
      <w:ins w:id="29" w:author="Microsoft Office User" w:date="2022-10-04T18:08:00Z">
        <w:r w:rsidR="00AA54BE" w:rsidRPr="00E01432">
          <w:t>)</w:t>
        </w:r>
      </w:ins>
      <w:ins w:id="30" w:author="Microsoft Office User" w:date="2022-10-04T18:49:00Z">
        <w:r w:rsidR="00D01B30">
          <w:t>.</w:t>
        </w:r>
      </w:ins>
      <w:ins w:id="31" w:author="Microsoft Office User" w:date="2022-10-04T18:08:00Z">
        <w:r w:rsidR="00AA54BE" w:rsidRPr="00E01432">
          <w:t xml:space="preserve"> </w:t>
        </w:r>
      </w:ins>
      <w:r w:rsidRPr="00E01432">
        <w:t>We conclude that researchers should be very cautious about choosing to employ the IRAP or when interpreting its results.</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0E3CDC67"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4C700E">
        <w:instrText xml:space="preserve"> ADDIN ZOTERO_ITEM CSL_CITATION {"citationID":"H4ouDARG","properties":{"formattedCitation":"(Greenwald &amp; Banaji, 1995; Greenwald &amp; Lai, 2020)","plainCitation":"(Greenwald &amp; Banaji, 1995; Greenwald &amp; Lai, 2020)","noteIndex":0},"citationItems":[{"id":4195,"uris":["http://zotero.org/users/1687755/items/MLG7SEAB"],"itemData":{"id":4195,"type":"article-journal","container-title":"Psychological review","issue":"1","note":"publisher: American Psychological Association","page":"4","title":"Implicit social cognition: attitudes, self-esteem, and stereotypes.","volume":"102","author":[{"family":"Greenwald","given":"Anthony G"},{"family":"Banaji","given":"Mahzarin R"}],"issued":{"date-parts":[["1995"]]}}},{"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4C700E">
        <w:instrText xml:space="preserve"> ADDIN ZOTERO_ITEM CSL_CITATION {"citationID":"xmexN7ti","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4C700E">
        <w:instrText xml:space="preserve"> ADDIN ZOTERO_ITEM CSL_CITATION {"citationID":"Bg96NL84","properties":{"formattedCitation":"(Nosek et al., 2011)","plainCitation":"(Nosek et al., 2011)","noteIndex":0},"citationItems":[{"id":1344,"uris":["http://zotero.org/users/1687755/items/HKEJSERR"],"itemData":{"id":1344,"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4C700E">
        <w:instrText xml:space="preserve"> ADDIN ZOTERO_ITEM CSL_CITATION {"citationID":"RK4EjZ11","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4C700E">
        <w:instrText xml:space="preserve"> ADDIN ZOTERO_ITEM CSL_CITATION {"citationID":"7A29KA3H","properties":{"formattedCitation":"(Gawronski &amp; De Houwer, 2011)","plainCitation":"(Gawronski &amp; De Houwer, 2011)","noteIndex":0},"citationItems":[{"id":4013,"uris":["http://zotero.org/users/1687755/items/BGS5KF4P"],"itemData":{"id":4013,"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4C700E">
        <w:instrText xml:space="preserve"> ADDIN ZOTERO_ITEM CSL_CITATION {"citationID":"lNPAvAPI","properties":{"formattedCitation":"(Remue et al., 2013, 2014)","plainCitation":"(Remue et al., 2013, 2014)","noteIndex":0},"citationItems":[{"id":1993,"uris":["http://zotero.org/users/1687755/items/G4RJ33MP"],"itemData":{"id":1993,"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1356,"uris":["http://zotero.org/users/1687755/items/7DJK8W4T"],"itemData":{"id":1356,"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112C8400" w:rsidR="00AD1F7D" w:rsidRPr="00D63ACE" w:rsidRDefault="00AD1F7D" w:rsidP="002C2E48">
      <w:r>
        <w:t xml:space="preserve">Although </w:t>
      </w:r>
      <w:ins w:id="32" w:author="Microsoft Office User" w:date="2022-10-04T20:32:00Z">
        <w:r w:rsidR="003746C1">
          <w:t xml:space="preserve">over </w:t>
        </w:r>
      </w:ins>
      <w:del w:id="33" w:author="Microsoft Office User" w:date="2022-10-04T20:31:00Z">
        <w:r w:rsidDel="003746C1">
          <w:delText xml:space="preserve">approaching </w:delText>
        </w:r>
      </w:del>
      <w:r>
        <w:t xml:space="preserve">fifteen years old </w:t>
      </w:r>
      <w:ins w:id="34" w:author="Microsoft Office User" w:date="2022-10-04T20:40:00Z">
        <w:r w:rsidR="00977EAB">
          <w:t xml:space="preserve">now </w:t>
        </w:r>
      </w:ins>
      <w:r>
        <w:t>and having been used in over 1</w:t>
      </w:r>
      <w:ins w:id="35" w:author="Microsoft Office User" w:date="2022-10-04T20:31:00Z">
        <w:r w:rsidR="005C05A8">
          <w:t>5</w:t>
        </w:r>
        <w:r w:rsidR="004C700E">
          <w:t>0</w:t>
        </w:r>
      </w:ins>
      <w:del w:id="36" w:author="Microsoft Office User" w:date="2022-10-04T20:31:00Z">
        <w:r w:rsidDel="005C05A8">
          <w:delText>00</w:delText>
        </w:r>
      </w:del>
      <w:r>
        <w:t xml:space="preserve"> </w:t>
      </w:r>
      <w:del w:id="37" w:author="Microsoft Office User" w:date="2022-10-04T20:31:00Z">
        <w:r w:rsidDel="005C05A8">
          <w:delText>published articles</w:delText>
        </w:r>
      </w:del>
      <w:ins w:id="38" w:author="Microsoft Office User" w:date="2022-10-04T20:31:00Z">
        <w:r w:rsidR="005C05A8">
          <w:t>publications</w:t>
        </w:r>
        <w:r w:rsidR="004C700E">
          <w:t xml:space="preserve"> </w:t>
        </w:r>
      </w:ins>
      <w:r w:rsidR="004C700E">
        <w:fldChar w:fldCharType="begin"/>
      </w:r>
      <w:r w:rsidR="004C700E">
        <w:instrText xml:space="preserve"> ADDIN ZOTERO_ITEM CSL_CITATION {"citationID":"Pp3jiMqW","properties":{"formattedCitation":"(Hussey, 2022)","plainCitation":"(Hussey, 2022)","noteIndex":0},"citationItems":[{"id":10865,"uris":["http://zotero.org/users/1687755/items/YFMIBIMC"],"itemData":{"id":10865,"type":"article","DOI":"10.17605/OSF.IO/TNA8S","title":"A reproducible systematic review of research using the Implicit Relational Assessment Procedure (IRAP)","URL":"https://osf.io/tna8s/","author":[{"family":"Hussey","given":"Ian"}],"accessed":{"date-parts":[["2022",9,20]]},"issued":{"date-parts":[["2022"]]}}}],"schema":"https://github.com/citation-style-language/schema/raw/master/csl-citation.json"} </w:instrText>
      </w:r>
      <w:r w:rsidR="004C700E">
        <w:fldChar w:fldCharType="separate"/>
      </w:r>
      <w:r w:rsidR="004C700E">
        <w:rPr>
          <w:noProof/>
        </w:rPr>
        <w:t>(Hussey, 2022)</w:t>
      </w:r>
      <w:r w:rsidR="004C700E">
        <w:fldChar w:fldCharType="end"/>
      </w:r>
      <w:r>
        <w:t>, the IRAP’s utility remains a matter of ongoing debate. On the one hand, i</w:t>
      </w:r>
      <w:r w:rsidRPr="00D63ACE">
        <w:t xml:space="preserve">n their meta-analysis of criterion validity of clinically relevant IRAP studies, Vahey et al. </w:t>
      </w:r>
      <w:r w:rsidRPr="00D63ACE">
        <w:fldChar w:fldCharType="begin"/>
      </w:r>
      <w:r w:rsidR="004C700E">
        <w:instrText xml:space="preserve"> ADDIN ZOTERO_ITEM CSL_CITATION {"citationID":"FghYAFBp","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ins w:id="39" w:author="Microsoft Office User" w:date="2022-10-04T20:35:00Z">
        <w:r w:rsidR="00533137">
          <w:t xml:space="preserve">the need for research on the task’s reliability has been explicit since its inception </w:t>
        </w:r>
        <w:r w:rsidR="00533137">
          <w:fldChar w:fldCharType="begin"/>
        </w:r>
        <w:r w:rsidR="00533137">
          <w:instrText xml:space="preserve"> ADDIN ZOTERO_ITEM CSL_CITATION {"citationID":"t1Sxh7MH","properties":{"formattedCitation":"(e.g., Barnes-Holmes et al., 2009; McKenna et al., 2007)","plainCitation":"(e.g., Barnes-Holmes et al., 2009; McKenna et al., 2007)","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prefix":"e.g., "},{"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schema":"https://github.com/citation-style-language/schema/raw/master/csl-citation.json"} </w:instrText>
        </w:r>
        <w:r w:rsidR="00533137">
          <w:fldChar w:fldCharType="separate"/>
        </w:r>
        <w:r w:rsidR="00533137">
          <w:rPr>
            <w:noProof/>
          </w:rPr>
          <w:t>(e.g., Barnes-Holmes et al., 2009; McKenna et al., 2007)</w:t>
        </w:r>
        <w:r w:rsidR="00533137">
          <w:fldChar w:fldCharType="end"/>
        </w:r>
        <w:r w:rsidR="00533137">
          <w:t xml:space="preserve">, and subsequent </w:t>
        </w:r>
      </w:ins>
      <w:r w:rsidRPr="00D63ACE">
        <w:t xml:space="preserve">concerns have been expressed about the IRAP’s low reliability </w:t>
      </w:r>
      <w:r w:rsidRPr="00D63ACE">
        <w:fldChar w:fldCharType="begin"/>
      </w:r>
      <w:r w:rsidR="004C700E">
        <w:instrText xml:space="preserve"> ADDIN ZOTERO_ITEM CSL_CITATION {"citationID":"I7FVBWFZ","properties":{"formattedCitation":"(Golijani-Moghaddam et al., 2013; Greenwald &amp; Lai, 2020)","plainCitation":"(Golijani-Moghaddam et al., 2013; Greenwald &amp; Lai, 2020)","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4C700E">
        <w:instrText xml:space="preserve"> ADDIN ZOTERO_ITEM CSL_CITATION {"citationID":"34fxMy9R","properties":{"formattedCitation":"(Hussey, 2020)","plainCitation":"(Hussey, 2020)","noteIndex":0},"citationItems":[{"id":4206,"uris":["http://zotero.org/users/1687755/items/ZYIN4KHW"],"itemData":{"id":4206,"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ins w:id="40" w:author="Microsoft Office User" w:date="2022-10-04T20:34:00Z">
        <w:r w:rsidR="004A3C21">
          <w:t xml:space="preserve">. </w:t>
        </w:r>
      </w:ins>
      <w:del w:id="41" w:author="Microsoft Office User" w:date="2022-10-04T20:35:00Z">
        <w:r w:rsidR="004A3C21" w:rsidDel="00533137">
          <w:fldChar w:fldCharType="begin"/>
        </w:r>
        <w:r w:rsidR="004A3C21" w:rsidDel="00533137">
          <w:delInstrText xml:space="preserve"> ADDIN ZOTERO_ITEM CSL_CITATION {"citationID":"t1Sxh7MH","properties":{"formattedCitation":"(e.g., Barnes-Holmes et al., 2009; McKenna et al., 2007)","plainCitation":"(e.g., Barnes-Holmes et al., 2009; McKenna et al., 2007)","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prefix":"e.g., "},{"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schema":"https://github.com/citation-style-language/schema/raw/master/csl-citation.json"} </w:delInstrText>
        </w:r>
        <w:r w:rsidR="004A3C21" w:rsidDel="00533137">
          <w:fldChar w:fldCharType="separate"/>
        </w:r>
        <w:r w:rsidR="004A3C21" w:rsidDel="00533137">
          <w:rPr>
            <w:noProof/>
          </w:rPr>
          <w:delText>(e.g., Barnes-Holmes et al., 2009; McKenna et al., 2007)</w:delText>
        </w:r>
        <w:r w:rsidR="004A3C21" w:rsidDel="00533137">
          <w:fldChar w:fldCharType="end"/>
        </w:r>
        <w:r w:rsidRPr="00D63ACE" w:rsidDel="00533137">
          <w:delText xml:space="preserve">. </w:delText>
        </w:r>
      </w:del>
      <w:r>
        <w:t xml:space="preserve">This tension between reliability and validity, and the importance of </w:t>
      </w:r>
      <w:r w:rsidRPr="00D63ACE">
        <w:t xml:space="preserve">precise measurement </w:t>
      </w:r>
      <w:r>
        <w:t xml:space="preserve">more generally, </w:t>
      </w:r>
      <w:r w:rsidRPr="00D63ACE">
        <w:t xml:space="preserve">has </w:t>
      </w:r>
      <w:r w:rsidRPr="00D63ACE">
        <w:t>received renewed attention within psychology in recent years</w:t>
      </w:r>
      <w:r>
        <w:t xml:space="preserve"> due to concerns about the replicability and validity of our findings </w:t>
      </w:r>
      <w:r>
        <w:fldChar w:fldCharType="begin"/>
      </w:r>
      <w:r w:rsidR="004C700E">
        <w:instrText xml:space="preserve"> ADDIN ZOTERO_ITEM CSL_CITATION {"citationID":"WMRFw9S8","properties":{"formattedCitation":"(Flake &amp; Fried, 2019)","plainCitation":"(Flake &amp; Fried, 2019)","noteIndex":0},"citationItems":[{"id":90,"uris":["http://zotero.org/users/1687755/items/ANC8SG79"],"itemData":{"id":90,"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4C700E">
        <w:instrText xml:space="preserve"> ADDIN ZOTERO_ITEM CSL_CITATION {"citationID":"jia0SNfM","properties":{"formattedCitation":"(Devezer et al., 2020; Hussey &amp; Hughes, 2020)","plainCitation":"(Devezer et al., 2020; Hussey &amp; Hughes, 2020)","noteIndex":0},"citationItems":[{"id":4205,"uris":["http://zotero.org/users/1687755/items/EDGC3FXH"],"itemData":{"id":420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4207,"uris":["http://zotero.org/users/1687755/items/PNEAIP5P"],"itemData":{"id":4207,"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14:paraId="49319662" w14:textId="77777777" w:rsidR="00AD1F7D" w:rsidRPr="00D63ACE" w:rsidRDefault="00AD1F7D" w:rsidP="002C2E48">
      <w:pPr>
        <w:pStyle w:val="Heading2"/>
      </w:pPr>
      <w:r w:rsidRPr="00D63ACE">
        <w:t>Previous meta-analyses of the IRAP’s reliability</w:t>
      </w:r>
    </w:p>
    <w:p w14:paraId="0E630130" w14:textId="06E89A8F"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4C700E">
        <w:instrText xml:space="preserve"> ADDIN ZOTERO_ITEM CSL_CITATION {"citationID":"MEQWU81W","properties":{"formattedCitation":"(2013)","plainCitation":"(2013)","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5F24516A" w:rsidR="00AD1F7D" w:rsidRPr="00D63ACE" w:rsidRDefault="00AD1F7D" w:rsidP="002C2E48">
      <w:pPr>
        <w:rPr>
          <w:color w:val="FF0000"/>
        </w:rPr>
      </w:pPr>
      <w:r w:rsidRPr="00D63ACE">
        <w:t xml:space="preserve">More recently, Greenwald &amp; Lai </w:t>
      </w:r>
      <w:r w:rsidRPr="00D63ACE">
        <w:fldChar w:fldCharType="begin"/>
      </w:r>
      <w:r w:rsidR="004C700E">
        <w:instrText xml:space="preserve"> ADDIN ZOTERO_ITEM CSL_CITATION {"citationID":"H8eKBLqG","properties":{"formattedCitation":"(2020)","plainCitation":"(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w:t>
      </w:r>
      <w:r w:rsidRPr="00D63ACE">
        <w:lastRenderedPageBreak/>
        <w:t xml:space="preserve">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4C700E">
        <w:instrText xml:space="preserve"> ADDIN ZOTERO_ITEM CSL_CITATION {"citationID":"UcfX8nEO","properties":{"formattedCitation":"(2013)","plainCitation":"(2013)","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r w:rsidR="00CD0213" w:rsidRPr="00A54572">
        <w:t>PI</w:t>
      </w:r>
      <w:r w:rsidRPr="00A54572">
        <w:t xml:space="preserve"> [.03, .85]) and for test-retest reliability (</w:t>
      </w:r>
      <w:r w:rsidRPr="00A54572">
        <w:rPr>
          <w:i/>
        </w:rPr>
        <w:t>r</w:t>
      </w:r>
      <w:r w:rsidRPr="00A54572">
        <w:t xml:space="preserve"> = .45, 95% </w:t>
      </w:r>
      <w:r w:rsidR="00DF0DF9">
        <w:t>C</w:t>
      </w:r>
      <w:r w:rsidRPr="00A54572">
        <w:t>I [.33, .55]</w:t>
      </w:r>
      <w:r w:rsidR="001261C9" w:rsidRPr="00BF3317">
        <w:t>, 95% PI [.</w:t>
      </w:r>
      <w:r w:rsidR="00822F4D" w:rsidRPr="00BF3317">
        <w:t>15</w:t>
      </w:r>
      <w:r w:rsidR="001261C9" w:rsidRPr="00BF3317">
        <w:t>, .</w:t>
      </w:r>
      <w:r w:rsidR="00822F4D" w:rsidRPr="00BF3317">
        <w:t>67</w:t>
      </w:r>
      <w:r w:rsidR="001261C9" w:rsidRPr="00BF3317">
        <w:t>]</w:t>
      </w:r>
      <w:r w:rsidRPr="00A54572">
        <w:t>).</w:t>
      </w:r>
    </w:p>
    <w:p w14:paraId="0869D7CB" w14:textId="24C49FE7"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4C700E">
        <w:instrText xml:space="preserve"> ADDIN ZOTERO_ITEM CSL_CITATION {"citationID":"PRWhFS8x","properties":{"formattedCitation":"(2013)","plainCitation":"(2013)","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4C700E">
        <w:instrText xml:space="preserve"> ADDIN ZOTERO_ITEM CSL_CITATION {"citationID":"lxyi36Tf","properties":{"formattedCitation":"(Nunnally &amp; Bernstein, 1994)","plainCitation":"(Nunnally &amp; Bernstein, 1994)","noteIndex":0},"citationItems":[{"id":4200,"uris":["http://zotero.org/users/1687755/items/G7ESHSYZ"],"itemData":{"id":420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2C2E48">
      <w:pPr>
        <w:pStyle w:val="Heading2"/>
      </w:pPr>
      <w:r w:rsidRPr="00D63ACE">
        <w:t>The current research</w:t>
      </w:r>
    </w:p>
    <w:p w14:paraId="0AAF718B" w14:textId="00EE0FBA"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4C700E">
        <w:instrText xml:space="preserve"> ADDIN ZOTERO_ITEM CSL_CITATION {"citationID":"3ncwJtCS","properties":{"formattedCitation":"(Parsons, 2018)","plainCitation":"(Parsons, 2018)","noteIndex":0},"citationItems":[{"id":4212,"uris":["http://zotero.org/users/1687755/items/RQVLYRA9"],"itemData":{"id":421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0DE65799"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4C700E">
        <w:instrText xml:space="preserve"> ADDIN ZOTERO_ITEM CSL_CITATION {"citationID":"hqKHcOnK","properties":{"formattedCitation":"(2019)","plainCitation":"(201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4C700E">
        <w:instrText xml:space="preserve"> ADDIN ZOTERO_ITEM CSL_CITATION {"citationID":"3YA37DE9","properties":{"formattedCitation":"(i.e., ICC[2,1]: Parsons et al., 2019; Shrout &amp; Fleiss, 1979)","plainCitation":"(i.e., ICC[2,1]: Parsons et al., 2019; Shrout &amp; Fleiss, 197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4321,"uris":["http://zotero.org/users/1687755/items/6AK7ZNBW"],"itemData":{"id":4321,"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w:t>
      </w:r>
      <w:ins w:id="42" w:author="Microsoft Office User" w:date="2022-10-04T18:55:00Z">
        <w:r w:rsidR="00E10295" w:rsidRPr="0049587F">
          <w:rPr>
            <w:b/>
            <w:vertAlign w:val="subscript"/>
          </w:rPr>
          <w:t>[2,1]</w:t>
        </w:r>
      </w:ins>
      <w:del w:id="43" w:author="Microsoft Office User" w:date="2022-10-04T18:55:00Z">
        <w:r w:rsidR="00716DBE" w:rsidDel="00E10295">
          <w:rPr>
            <w:noProof/>
          </w:rPr>
          <w:delText>[2,1]</w:delText>
        </w:r>
      </w:del>
      <w:r w:rsidR="00716DBE">
        <w:rPr>
          <w:noProof/>
        </w:rPr>
        <w:t>: Parsons et al., 2019; Shrout &amp; Fleiss, 1979)</w:t>
      </w:r>
      <w:r>
        <w:fldChar w:fldCharType="end"/>
      </w:r>
    </w:p>
    <w:p w14:paraId="29C7C3EF" w14:textId="74AB4629" w:rsidR="00AD1F7D" w:rsidRPr="00D63ACE" w:rsidRDefault="00AD1F7D" w:rsidP="002C2E48">
      <w:r w:rsidRPr="00D63ACE">
        <w:t xml:space="preserve">To take another example, the calculation of internal consistency via split-half reliability involves a somewhat arbitrary decision regarding how the data is </w:t>
      </w:r>
      <w:r w:rsidRPr="00D63ACE">
        <w:t xml:space="preserve">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4C700E">
        <w:instrText xml:space="preserve"> ADDIN ZOTERO_ITEM CSL_CITATION {"citationID":"CebirfnH","properties":{"formattedCitation":"(2019)","plainCitation":"(201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5A3F0CE1" w14:textId="77777777"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1CE01740"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4C700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4204,"uris":["http://zotero.org/users/1687755/items/I6DM5PYE"],"itemData":{"id":4204,"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075,"uris":["http://zotero.org/users/1687755/items/HCBWM4CC"],"itemData":{"id":107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004C700E">
        <w:instrText xml:space="preserve"> ADDIN ZOTERO_ITEM CSL_CITATION {"citationID":"rR7XINHw","properties":{"formattedCitation":"(Drake et al., 2016)","plainCitation":"(Drake et al., 2016)","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2C2E48">
      <w:pPr>
        <w:pStyle w:val="Heading2"/>
      </w:pPr>
      <w:r w:rsidRPr="00D63ACE">
        <w:t>Participants</w:t>
      </w:r>
    </w:p>
    <w:p w14:paraId="4C84989D" w14:textId="77777777"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w:t>
      </w:r>
      <w:r w:rsidRPr="005A6E42">
        <w:lastRenderedPageBreak/>
        <w:t>Black, 9.8% Hispanic, 3.0% Asian, 5.1% other)</w:t>
      </w:r>
      <w:r>
        <w:t>, and heterosexual (88.4%; 7.8% bisexual, 3.9% homosexual).</w:t>
      </w:r>
    </w:p>
    <w:p w14:paraId="15DFAC22" w14:textId="77777777" w:rsidR="00AD1F7D" w:rsidRPr="00D63ACE" w:rsidRDefault="00AD1F7D" w:rsidP="00434862">
      <w:pPr>
        <w:pStyle w:val="Heading2"/>
      </w:pPr>
      <w:r w:rsidRPr="00D63ACE">
        <w:t>Measures</w:t>
      </w:r>
    </w:p>
    <w:p w14:paraId="40DB59CF" w14:textId="3B1DD088"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4C700E">
        <w:instrText xml:space="preserve"> ADDIN ZOTERO_ITEM CSL_CITATION {"citationID":"TnWeI1xP","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2C2E48">
      <w:pPr>
        <w:pStyle w:val="Heading2"/>
      </w:pPr>
      <w:r w:rsidRPr="00D63ACE">
        <w:t>Data processing</w:t>
      </w:r>
    </w:p>
    <w:p w14:paraId="4336BC16" w14:textId="1C7755FC"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4C700E">
        <w:instrText xml:space="preserve"> ADDIN ZOTERO_ITEM CSL_CITATION {"citationID":"qAtw9zXH","properties":{"formattedCitation":"(see Barnes-Holmes et al., 2010; Hussey, Thompson, et al., 2015)","plainCitation":"(see 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w:t>
      </w:r>
      <w:r w:rsidRPr="00E86F1A">
        <w:t xml:space="preserve">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2639A06D" w:rsidR="00AD1F7D" w:rsidRPr="00D63ACE" w:rsidRDefault="00AD1F7D" w:rsidP="002C2E48">
      <w:r w:rsidRPr="00D63ACE">
        <w:t xml:space="preserve">All data processing and analyses were done in R </w:t>
      </w:r>
      <w:r w:rsidRPr="000569D5">
        <w:fldChar w:fldCharType="begin"/>
      </w:r>
      <w:r w:rsidR="004C700E">
        <w:instrText xml:space="preserve"> ADDIN ZOTERO_ITEM CSL_CITATION {"citationID":"crLAXs3C","properties":{"formattedCitation":"(R Core Team, 2022)","plainCitation":"(R Core Team, 2022)","noteIndex":0},"citationItems":[{"id":4257,"uris":["http://zotero.org/users/1687755/items/SWUWMIPE"],"itemData":{"id":425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4C700E">
        <w:instrText xml:space="preserve"> ADDIN ZOTERO_ITEM CSL_CITATION {"citationID":"HeNbZYei","properties":{"formattedCitation":"(Revelle, 2016)","plainCitation":"(Revelle, 2016)","noteIndex":0},"citationItems":[{"id":2200,"uris":["http://zotero.org/users/1687755/items/HIHAMBGT"],"itemData":{"id":2200,"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4C700E">
        <w:instrText xml:space="preserve"> ADDIN ZOTERO_ITEM CSL_CITATION {"citationID":"K8bSyKex","properties":{"formattedCitation":"(Viechtbauer, 2010, version 3.4-0)","plainCitation":"(Viechtbauer, 2010, version 3.4-0)","noteIndex":0},"citationItems":[{"id":424,"uris":["http://zotero.org/users/1687755/items/H4RMVYAU"],"itemData":{"id":424,"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004C700E">
        <w:rPr>
          <w:rFonts w:ascii="Cambria" w:hAnsi="Cambria" w:cs="Cambria"/>
        </w:rPr>
        <w:instrText>×</w:instrText>
      </w:r>
      <w:r w:rsidR="004C700E">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4A0F5FEE" w:rsidR="00AD1F7D" w:rsidRPr="00D63ACE" w:rsidRDefault="00AD1F7D" w:rsidP="002C2E48">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r w:rsidR="00B74DA9">
        <w:t>60</w:t>
      </w:r>
      <w:r w:rsidRPr="00134D66">
        <w:t xml:space="preserve">], 95% </w:t>
      </w:r>
      <w:r w:rsidR="00B74DA9">
        <w:t>PI</w:t>
      </w:r>
      <w:r w:rsidRPr="00134D66">
        <w:t xml:space="preserve"> [.</w:t>
      </w:r>
      <w:r w:rsidR="00B74DA9">
        <w:t>38</w:t>
      </w:r>
      <w:r w:rsidRPr="00134D66">
        <w:t>, .</w:t>
      </w:r>
      <w:r w:rsidR="00B74DA9">
        <w:t>66</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xml:space="preserve">= 0.02, </w:t>
      </w:r>
      <w:r w:rsidRPr="005864D8">
        <w:rPr>
          <w:i/>
        </w:rPr>
        <w:t>I</w:t>
      </w:r>
      <w:r w:rsidRPr="005864D8">
        <w:rPr>
          <w:rFonts w:cs="Times New Roman (Body CS)"/>
          <w:vertAlign w:val="superscript"/>
        </w:rPr>
        <w:t>2</w:t>
      </w:r>
      <w:r w:rsidRPr="00F04E2D">
        <w:t xml:space="preserve"> =</w:t>
      </w:r>
      <w:r w:rsidR="00B74DA9">
        <w:t xml:space="preserve"> 16.</w:t>
      </w:r>
      <w:ins w:id="44" w:author="Microsoft Office User" w:date="2022-10-04T19:06:00Z">
        <w:r w:rsidR="00660CBC">
          <w:t>6</w:t>
        </w:r>
      </w:ins>
      <w:del w:id="45" w:author="Microsoft Office User" w:date="2022-10-04T19:06:00Z">
        <w:r w:rsidR="00B74DA9" w:rsidDel="00660CBC">
          <w:delText>8</w:delText>
        </w:r>
      </w:del>
      <w:r w:rsidRPr="00F04E2D">
        <w:t xml:space="preserve">%, </w:t>
      </w:r>
      <w:r w:rsidRPr="005864D8">
        <w:rPr>
          <w:i/>
        </w:rPr>
        <w:t>H</w:t>
      </w:r>
      <w:r w:rsidRPr="00D679A1">
        <w:rPr>
          <w:rFonts w:cs="Times New Roman (Body CS)"/>
          <w:vertAlign w:val="superscript"/>
        </w:rPr>
        <w:t>2</w:t>
      </w:r>
      <w:r w:rsidRPr="00F04E2D">
        <w:t xml:space="preserve"> = 1</w:t>
      </w:r>
      <w:r>
        <w:t>.</w:t>
      </w:r>
      <w:r w:rsidR="00B74DA9">
        <w:t>2</w:t>
      </w:r>
      <w:r w:rsidRPr="00D63ACE">
        <w:t>.</w:t>
      </w:r>
    </w:p>
    <w:p w14:paraId="4148632E" w14:textId="1AAC62E7"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w:t>
      </w:r>
      <w:r w:rsidRPr="00D63ACE">
        <w:lastRenderedPageBreak/>
        <w:t xml:space="preserve">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r w:rsidR="00B13B55">
        <w:t>6</w:t>
      </w:r>
      <w:r w:rsidRPr="00F7294E">
        <w:t>, .5</w:t>
      </w:r>
      <w:r w:rsidR="00B13B55">
        <w:t>6</w:t>
      </w:r>
      <w:r w:rsidRPr="00F7294E">
        <w:t xml:space="preserve">], 95% </w:t>
      </w:r>
      <w:r w:rsidR="00B13B55">
        <w:t>PI</w:t>
      </w:r>
      <w:r w:rsidRPr="00F7294E">
        <w:t xml:space="preserve"> [.4</w:t>
      </w:r>
      <w:r w:rsidR="00B13B55">
        <w:t>6</w:t>
      </w:r>
      <w:r w:rsidRPr="00F7294E">
        <w:t>, .5</w:t>
      </w:r>
      <w:r w:rsidR="00B13B55">
        <w:t>6</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B13B55">
        <w:t>0</w:t>
      </w:r>
      <w:r w:rsidR="007D7B55">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4C700E">
        <w:instrText xml:space="preserve"> ADDIN ZOTERO_ITEM CSL_CITATION {"citationID":"KhBueZEf","properties":{"formattedCitation":"(\\uc0\\u945{} = .80: Greenwald &amp; Lai, 2020)","plainCitation":"(α = .80: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222C33FC"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4C700E">
        <w:instrText xml:space="preserve"> ADDIN ZOTERO_ITEM CSL_CITATION {"citationID":"aBFzosZ5","properties":{"formattedCitation":"(2019)","plainCitation":"(201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4C700E">
        <w:instrText xml:space="preserve"> ADDIN ZOTERO_ITEM CSL_CITATION {"citationID":"ZLbiPl4z","properties":{"formattedCitation":"(2019)","plainCitation":"(201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3396DE97" w14:textId="6E9FC247" w:rsidR="00403743" w:rsidRDefault="00AD1F7D" w:rsidP="00370A20">
      <w:pPr>
        <w:rPr>
          <w:ins w:id="46" w:author="Microsoft Office User" w:date="2022-10-04T19:19:00Z"/>
        </w:rPr>
      </w:pPr>
      <w:r w:rsidRPr="00D63ACE">
        <w:t xml:space="preserve">Using the permutation method, the meta-analytic estimate of internal consistency was found to be poor, α = </w:t>
      </w:r>
      <w:r w:rsidRPr="00B3331E">
        <w:t>.54, 95% CI [.48, .5</w:t>
      </w:r>
      <w:r w:rsidR="00547CAE">
        <w:t>8</w:t>
      </w:r>
      <w:r w:rsidRPr="00B3331E">
        <w:t xml:space="preserve">], 95% </w:t>
      </w:r>
      <w:r w:rsidR="00547CAE">
        <w:t>PI</w:t>
      </w:r>
      <w:r w:rsidRPr="00B3331E">
        <w:t xml:space="preserve"> [.4</w:t>
      </w:r>
      <w:r w:rsidR="00547CAE">
        <w:t>6</w:t>
      </w:r>
      <w:r w:rsidRPr="00B3331E">
        <w:t>, .6</w:t>
      </w:r>
      <w:r w:rsidR="00547CAE">
        <w:t>0</w:t>
      </w:r>
      <w:r w:rsidRPr="00B3331E">
        <w:t>]</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w:t>
      </w:r>
      <w:ins w:id="47" w:author="Microsoft Office User" w:date="2022-10-04T19:07:00Z">
        <w:r w:rsidR="00862A9E">
          <w:t>30</w:t>
        </w:r>
      </w:ins>
      <w:del w:id="48" w:author="Microsoft Office User" w:date="2022-10-04T19:07:00Z">
        <w:r w:rsidR="00547CAE" w:rsidDel="00862A9E">
          <w:delText>29</w:delText>
        </w:r>
      </w:del>
      <w:r w:rsidRPr="00D63ACE">
        <w:t xml:space="preserve">, </w:t>
      </w:r>
      <w:r w:rsidRPr="00D63ACE">
        <w:rPr>
          <w:i/>
        </w:rPr>
        <w:t>p</w:t>
      </w:r>
      <w:r w:rsidRPr="00D63ACE">
        <w:t xml:space="preserve"> = .</w:t>
      </w:r>
      <w:r>
        <w:t>1</w:t>
      </w:r>
      <w:r w:rsidR="00547CAE">
        <w:t>1</w:t>
      </w:r>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F7773F">
        <w:t>0</w:t>
      </w:r>
      <w:del w:id="49" w:author="Microsoft Office User" w:date="2022-10-04T19:07:00Z">
        <w:r w:rsidR="00F7773F" w:rsidDel="00E03294">
          <w:delText>3</w:delText>
        </w:r>
      </w:del>
      <w:r w:rsidRPr="00D63ACE">
        <w:t xml:space="preserve">, </w:t>
      </w:r>
      <w:r w:rsidRPr="00D63ACE">
        <w:rPr>
          <w:i/>
        </w:rPr>
        <w:t>I</w:t>
      </w:r>
      <w:r w:rsidRPr="00D63ACE">
        <w:rPr>
          <w:rFonts w:cs="Times New Roman (Body CS)"/>
          <w:vertAlign w:val="superscript"/>
        </w:rPr>
        <w:t>2</w:t>
      </w:r>
      <w:r w:rsidRPr="00D63ACE">
        <w:t xml:space="preserve"> = </w:t>
      </w:r>
      <w:r w:rsidR="003F3FED">
        <w:t>2.6</w:t>
      </w:r>
      <w:r w:rsidRPr="00D63ACE">
        <w:t xml:space="preserve">%, </w:t>
      </w:r>
      <w:r w:rsidRPr="00D63ACE">
        <w:rPr>
          <w:i/>
        </w:rPr>
        <w:t>H</w:t>
      </w:r>
      <w:r w:rsidRPr="00D63ACE">
        <w:rPr>
          <w:rFonts w:cs="Times New Roman (Body CS)"/>
          <w:vertAlign w:val="superscript"/>
        </w:rPr>
        <w:t>2</w:t>
      </w:r>
      <w:r w:rsidRPr="00D63ACE">
        <w:t xml:space="preserve"> = 1.</w:t>
      </w:r>
      <w:r w:rsidR="003F3FED">
        <w:t>03</w:t>
      </w:r>
      <w:r w:rsidRPr="00D63ACE">
        <w:t>. A G</w:t>
      </w:r>
      <w:r>
        <w:t>raphical analysis of Study Heterogeneity</w:t>
      </w:r>
      <w:r w:rsidRPr="00D63ACE">
        <w:t xml:space="preserve"> plot </w:t>
      </w:r>
      <w:r w:rsidRPr="00D63ACE">
        <w:fldChar w:fldCharType="begin"/>
      </w:r>
      <w:r w:rsidR="004C700E">
        <w:instrText xml:space="preserve"> ADDIN ZOTERO_ITEM CSL_CITATION {"citationID":"Wg7fEc5a","properties":{"formattedCitation":"(GOSH: Olkin et al., 2012)","plainCitation":"(GOSH: Olkin et al., 2012)","noteIndex":0},"citationItems":[{"id":4208,"uris":["http://zotero.org/users/1687755/items/DD7ATXUE"],"itemData":{"id":4208,"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r w:rsidR="00BF2102">
        <w:t>4</w:t>
      </w:r>
      <w:r w:rsidRPr="00D63ACE">
        <w:t>, 95% CI [.8</w:t>
      </w:r>
      <w:r w:rsidR="00BF2102">
        <w:t>4</w:t>
      </w:r>
      <w:r w:rsidRPr="00D63ACE">
        <w:t>, .9</w:t>
      </w:r>
      <w:r w:rsidR="00BF2102">
        <w:t>8</w:t>
      </w:r>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r w:rsidR="00BF2102">
        <w:t>PI</w:t>
      </w:r>
      <w:r w:rsidRPr="003875B3">
        <w:t xml:space="preserve">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rsidR="004862D6">
        <w:t>19.02</w:t>
      </w:r>
      <w:r w:rsidRPr="00D63ACE">
        <w:t xml:space="preserve">, </w:t>
      </w:r>
      <w:r w:rsidRPr="00D63ACE">
        <w:rPr>
          <w:i/>
        </w:rPr>
        <w:t>p</w:t>
      </w:r>
      <w:r w:rsidRPr="00D63ACE">
        <w:t xml:space="preserve"> = .</w:t>
      </w:r>
      <w:r>
        <w:t>9</w:t>
      </w:r>
      <w:r w:rsidR="004862D6">
        <w:t>66</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24C0C9EA" w14:textId="77777777" w:rsidR="00370A20" w:rsidRDefault="00370A20" w:rsidP="00370A20"/>
    <w:p w14:paraId="47B36A92" w14:textId="77777777" w:rsidR="00C109E5" w:rsidRPr="005864D8" w:rsidRDefault="00C109E5" w:rsidP="002C2E48"/>
    <w:p w14:paraId="490C377C" w14:textId="743A7F14" w:rsidR="00AD1F7D" w:rsidRPr="00D63ACE" w:rsidRDefault="00370A20" w:rsidP="00E961B1">
      <w:pPr>
        <w:ind w:firstLine="0"/>
      </w:pPr>
      <w:ins w:id="50" w:author="Microsoft Office User" w:date="2022-10-04T19:19:00Z">
        <w:r>
          <w:rPr>
            <w:noProof/>
          </w:rPr>
          <w:drawing>
            <wp:inline distT="0" distB="0" distL="0" distR="0" wp14:anchorId="032A1177" wp14:editId="6D2AA0FE">
              <wp:extent cx="2755900" cy="2755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ins>
      <w:del w:id="51" w:author="Microsoft Office User" w:date="2022-10-04T19:19:00Z">
        <w:r w:rsidR="00EF2252" w:rsidDel="00370A20">
          <w:rPr>
            <w:noProof/>
          </w:rPr>
          <w:drawing>
            <wp:inline distT="0" distB="0" distL="0" distR="0" wp14:anchorId="63095D46" wp14:editId="3DB0BFCD">
              <wp:extent cx="2755900" cy="2755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del>
    </w:p>
    <w:p w14:paraId="74B95EB8" w14:textId="77777777" w:rsidR="00AD1F7D" w:rsidRPr="00D63ACE" w:rsidRDefault="00AD1F7D" w:rsidP="00E961B1">
      <w:pPr>
        <w:ind w:firstLine="0"/>
      </w:pPr>
      <w:r w:rsidRPr="00E659A7">
        <w:rPr>
          <w:i/>
        </w:rPr>
        <w:t>Figure 1.</w:t>
      </w:r>
      <w:r w:rsidRPr="00D63ACE">
        <w:t xml:space="preserve"> GOSH plot for internal consistency.</w:t>
      </w:r>
    </w:p>
    <w:p w14:paraId="0673AE69" w14:textId="3DA8C141" w:rsidR="00C109E5" w:rsidRDefault="00C109E5" w:rsidP="00C109E5">
      <w:pPr>
        <w:ind w:firstLine="0"/>
        <w:rPr>
          <w:ins w:id="52" w:author="Microsoft Office User" w:date="2022-10-04T19:24:00Z"/>
        </w:rPr>
      </w:pPr>
    </w:p>
    <w:p w14:paraId="1598C318" w14:textId="45DC95F0" w:rsidR="0099183B" w:rsidRDefault="0099183B" w:rsidP="0099183B">
      <w:pPr>
        <w:rPr>
          <w:ins w:id="53" w:author="Microsoft Office User" w:date="2022-10-04T19:31:00Z"/>
        </w:rPr>
      </w:pPr>
      <w:ins w:id="54" w:author="Microsoft Office User" w:date="2022-10-04T19:25:00Z">
        <w:r w:rsidRPr="0024340E">
          <w:rPr>
            <w:b/>
            <w:bCs/>
            <w:rPrChange w:id="55" w:author="Microsoft Office User" w:date="2022-10-04T19:31:00Z">
              <w:rPr/>
            </w:rPrChange>
          </w:rPr>
          <w:t>Reliability of individual trial types</w:t>
        </w:r>
      </w:ins>
      <w:ins w:id="56" w:author="Microsoft Office User" w:date="2022-10-04T19:24:00Z">
        <w:r w:rsidRPr="0024340E">
          <w:rPr>
            <w:b/>
            <w:bCs/>
            <w:rPrChange w:id="57" w:author="Microsoft Office User" w:date="2022-10-04T19:31:00Z">
              <w:rPr/>
            </w:rPrChange>
          </w:rPr>
          <w:t>.</w:t>
        </w:r>
        <w:r>
          <w:t xml:space="preserve"> </w:t>
        </w:r>
      </w:ins>
      <w:ins w:id="58" w:author="Microsoft Office User" w:date="2022-10-04T19:25:00Z">
        <w:r>
          <w:t xml:space="preserve">The </w:t>
        </w:r>
      </w:ins>
      <w:ins w:id="59" w:author="Microsoft Office User" w:date="2022-10-04T19:31:00Z">
        <w:r w:rsidR="0024340E">
          <w:t>preceding</w:t>
        </w:r>
      </w:ins>
      <w:ins w:id="60" w:author="Microsoft Office User" w:date="2022-10-04T19:25:00Z">
        <w:r>
          <w:t xml:space="preserve"> analyses followed the convention </w:t>
        </w:r>
      </w:ins>
      <w:ins w:id="61" w:author="Microsoft Office User" w:date="2022-10-04T19:26:00Z">
        <w:r w:rsidR="007F7933">
          <w:t>set by</w:t>
        </w:r>
      </w:ins>
      <w:ins w:id="62" w:author="Microsoft Office User" w:date="2022-10-04T19:25:00Z">
        <w:r>
          <w:t xml:space="preserve"> previous meta-analyses of the IRAP’s </w:t>
        </w:r>
      </w:ins>
      <w:ins w:id="63" w:author="Microsoft Office User" w:date="2022-10-04T19:26:00Z">
        <w:r>
          <w:t>reliability</w:t>
        </w:r>
      </w:ins>
      <w:ins w:id="64" w:author="Microsoft Office User" w:date="2022-10-04T19:25:00Z">
        <w:r>
          <w:t xml:space="preserve"> </w:t>
        </w:r>
      </w:ins>
      <w:ins w:id="65" w:author="Microsoft Office User" w:date="2022-10-04T19:26:00Z">
        <w:r w:rsidR="007F7933">
          <w:t xml:space="preserve">by quantifying the reliability of the task as a whole </w:t>
        </w:r>
        <w:r w:rsidRPr="00D63ACE">
          <w:fldChar w:fldCharType="begin"/>
        </w:r>
      </w:ins>
      <w:r w:rsidR="004C700E">
        <w:instrText xml:space="preserve"> ADDIN ZOTERO_ITEM CSL_CITATION {"citationID":"m5tIBNE9","properties":{"formattedCitation":"(Golijani-Moghaddam et al., 2013; Greenwald &amp; Lai, 2020)","plainCitation":"(Golijani-Moghaddam et al., 2013; Greenwald &amp; Lai, 2020)","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ins w:id="66" w:author="Microsoft Office User" w:date="2022-10-04T19:26:00Z">
        <w:r w:rsidRPr="00D63ACE">
          <w:fldChar w:fldCharType="separate"/>
        </w:r>
        <w:r>
          <w:t>(Golijani-Moghaddam et al., 2013; Greenwald &amp; Lai, 2020)</w:t>
        </w:r>
        <w:r w:rsidRPr="00D63ACE">
          <w:fldChar w:fldCharType="end"/>
        </w:r>
        <w:r>
          <w:t>.</w:t>
        </w:r>
        <w:r w:rsidR="007F7933">
          <w:t xml:space="preserve"> </w:t>
        </w:r>
      </w:ins>
      <w:ins w:id="67" w:author="Microsoft Office User" w:date="2022-10-04T19:27:00Z">
        <w:r w:rsidR="007F7933">
          <w:t xml:space="preserve">That is, a single estimate was calculated for each IRAP domain. </w:t>
        </w:r>
        <w:r w:rsidR="0052309E">
          <w:t>Howeve</w:t>
        </w:r>
      </w:ins>
      <w:ins w:id="68" w:author="Microsoft Office User" w:date="2022-10-04T19:28:00Z">
        <w:r w:rsidR="0052309E">
          <w:t>r</w:t>
        </w:r>
      </w:ins>
      <w:ins w:id="69" w:author="Microsoft Office User" w:date="2022-10-04T19:27:00Z">
        <w:r w:rsidR="0052309E">
          <w:t xml:space="preserve">, IRAP data is increasingly analyzed separately for each </w:t>
        </w:r>
      </w:ins>
      <w:ins w:id="70" w:author="Microsoft Office User" w:date="2022-10-04T19:28:00Z">
        <w:r w:rsidR="0052309E">
          <w:t xml:space="preserve">of its four </w:t>
        </w:r>
      </w:ins>
      <w:ins w:id="71" w:author="Microsoft Office User" w:date="2022-10-04T19:27:00Z">
        <w:r w:rsidR="0052309E">
          <w:t>trial typ</w:t>
        </w:r>
      </w:ins>
      <w:ins w:id="72" w:author="Microsoft Office User" w:date="2022-10-04T19:28:00Z">
        <w:r w:rsidR="0052309E">
          <w:t xml:space="preserve">es, which are akin to subscales. For example, a </w:t>
        </w:r>
      </w:ins>
      <w:ins w:id="73" w:author="Microsoft Office User" w:date="2022-10-04T19:29:00Z">
        <w:r w:rsidR="0052309E">
          <w:t>death IRAP assess overall evaluations of death versus life, but its individual trial types assess the positivity of death, the negativity of death, the pos</w:t>
        </w:r>
      </w:ins>
      <w:ins w:id="74" w:author="Microsoft Office User" w:date="2022-10-04T19:30:00Z">
        <w:r w:rsidR="0052309E">
          <w:t xml:space="preserve">itivity of life, and the negativity of life. </w:t>
        </w:r>
        <w:r w:rsidR="004B5F76">
          <w:t xml:space="preserve">Insofar as some researchers argue that IRAP data should be </w:t>
        </w:r>
      </w:ins>
      <w:ins w:id="75" w:author="Microsoft Office User" w:date="2022-10-04T19:47:00Z">
        <w:r w:rsidR="00B07E05">
          <w:t xml:space="preserve">scored and </w:t>
        </w:r>
      </w:ins>
      <w:ins w:id="76" w:author="Microsoft Office User" w:date="2022-10-04T19:30:00Z">
        <w:r w:rsidR="004B5F76">
          <w:t xml:space="preserve">analyzed at the trial type level, so too should its reliability be estimated at the trial type level. </w:t>
        </w:r>
      </w:ins>
    </w:p>
    <w:p w14:paraId="38282A0E" w14:textId="21BD39A9" w:rsidR="0024340E" w:rsidRDefault="00940D11" w:rsidP="0099183B">
      <w:pPr>
        <w:rPr>
          <w:ins w:id="77" w:author="Microsoft Office User" w:date="2022-10-04T19:36:00Z"/>
        </w:rPr>
      </w:pPr>
      <w:ins w:id="78" w:author="Microsoft Office User" w:date="2022-10-04T19:34:00Z">
        <w:r>
          <w:t>Rather than provide exhaustive estimates of reliability at the trial type level, we elected to calculate it only using the most appropriate method previously discusse</w:t>
        </w:r>
      </w:ins>
      <w:ins w:id="79" w:author="Microsoft Office User" w:date="2022-10-04T19:35:00Z">
        <w:r>
          <w:t xml:space="preserve">d. </w:t>
        </w:r>
      </w:ins>
      <w:ins w:id="80" w:author="Microsoft Office User" w:date="2022-10-04T19:31:00Z">
        <w:r w:rsidR="00270E46">
          <w:t xml:space="preserve">Estimates of the reliability of individual trial types were calculated by </w:t>
        </w:r>
      </w:ins>
      <w:ins w:id="81" w:author="Microsoft Office User" w:date="2022-10-04T19:32:00Z">
        <w:r w:rsidR="00A77D2E">
          <w:t>applying the split-ha</w:t>
        </w:r>
      </w:ins>
      <w:ins w:id="82" w:author="Microsoft Office User" w:date="2022-10-04T19:33:00Z">
        <w:r w:rsidR="00A77D2E">
          <w:t xml:space="preserve">lf via many permutations method again, this time applied to </w:t>
        </w:r>
      </w:ins>
      <w:ins w:id="83" w:author="Microsoft Office User" w:date="2022-10-04T19:31:00Z">
        <w:r w:rsidR="00270E46" w:rsidRPr="00270E46">
          <w:rPr>
            <w:i/>
            <w:iCs/>
            <w:rPrChange w:id="84" w:author="Microsoft Office User" w:date="2022-10-04T19:32:00Z">
              <w:rPr/>
            </w:rPrChange>
          </w:rPr>
          <w:t>D</w:t>
        </w:r>
        <w:r w:rsidR="00270E46">
          <w:t xml:space="preserve"> scores </w:t>
        </w:r>
      </w:ins>
      <w:ins w:id="85" w:author="Microsoft Office User" w:date="2022-10-04T19:33:00Z">
        <w:r w:rsidR="00A77D2E">
          <w:t xml:space="preserve">calculated </w:t>
        </w:r>
      </w:ins>
      <w:ins w:id="86" w:author="Microsoft Office User" w:date="2022-10-04T19:31:00Z">
        <w:r w:rsidR="00270E46">
          <w:t>for each tri</w:t>
        </w:r>
      </w:ins>
      <w:ins w:id="87" w:author="Microsoft Office User" w:date="2022-10-04T19:32:00Z">
        <w:r w:rsidR="00270E46">
          <w:t>al type</w:t>
        </w:r>
      </w:ins>
      <w:ins w:id="88" w:author="Microsoft Office User" w:date="2022-10-04T19:33:00Z">
        <w:r w:rsidR="00A77D2E">
          <w:t xml:space="preserve"> in each domain</w:t>
        </w:r>
      </w:ins>
      <w:ins w:id="89" w:author="Microsoft Office User" w:date="2022-10-04T19:35:00Z">
        <w:r w:rsidR="004E61D0">
          <w:t xml:space="preserve">, with the domain of sexuality again excluded as an outlier. </w:t>
        </w:r>
      </w:ins>
      <w:ins w:id="90" w:author="Microsoft Office User" w:date="2022-10-04T19:36:00Z">
        <w:r w:rsidR="004E61D0">
          <w:t xml:space="preserve">This maximized the ability to compare the results of this analysis with the previous one. </w:t>
        </w:r>
      </w:ins>
    </w:p>
    <w:p w14:paraId="07975F21" w14:textId="37CE0920" w:rsidR="007B3642" w:rsidRPr="0099183B" w:rsidRDefault="00F30518">
      <w:pPr>
        <w:pPrChange w:id="91" w:author="Microsoft Office User" w:date="2022-10-04T19:24:00Z">
          <w:pPr>
            <w:ind w:firstLine="0"/>
          </w:pPr>
        </w:pPrChange>
      </w:pPr>
      <w:ins w:id="92" w:author="Microsoft Office User" w:date="2022-10-04T19:36:00Z">
        <w:r>
          <w:t>Results were again meta-analy</w:t>
        </w:r>
      </w:ins>
      <w:ins w:id="93" w:author="Microsoft Office User" w:date="2022-10-04T19:37:00Z">
        <w:r>
          <w:t>zed, this time with a three-level meta-analytic model that included a random intercept for domain. This acknowledged the non-independence of the four estimates derived from each</w:t>
        </w:r>
      </w:ins>
      <w:ins w:id="94" w:author="Microsoft Office User" w:date="2022-10-04T19:38:00Z">
        <w:r>
          <w:t xml:space="preserve"> domain, one for each IRAP trial type. </w:t>
        </w:r>
      </w:ins>
      <w:ins w:id="95" w:author="Microsoft Office User" w:date="2022-10-04T19:40:00Z">
        <w:r w:rsidR="007B3642">
          <w:t>T</w:t>
        </w:r>
      </w:ins>
      <w:ins w:id="96" w:author="Microsoft Office User" w:date="2022-10-04T19:39:00Z">
        <w:r w:rsidR="007B3642" w:rsidRPr="00D63ACE">
          <w:t xml:space="preserve">he meta-analytic estimate of internal consistency </w:t>
        </w:r>
      </w:ins>
      <w:ins w:id="97" w:author="Microsoft Office User" w:date="2022-10-04T19:40:00Z">
        <w:r w:rsidR="00D22625">
          <w:t xml:space="preserve">at the trial type level </w:t>
        </w:r>
      </w:ins>
      <w:ins w:id="98" w:author="Microsoft Office User" w:date="2022-10-04T19:39:00Z">
        <w:r w:rsidR="007B3642" w:rsidRPr="00D63ACE">
          <w:t xml:space="preserve">was </w:t>
        </w:r>
      </w:ins>
      <w:ins w:id="99" w:author="Microsoft Office User" w:date="2022-10-04T19:40:00Z">
        <w:r w:rsidR="00D22625">
          <w:t xml:space="preserve">very </w:t>
        </w:r>
      </w:ins>
      <w:ins w:id="100" w:author="Microsoft Office User" w:date="2022-10-04T19:39:00Z">
        <w:r w:rsidR="007B3642" w:rsidRPr="00D63ACE">
          <w:t xml:space="preserve">poor, </w:t>
        </w:r>
      </w:ins>
      <w:ins w:id="101" w:author="Microsoft Office User" w:date="2022-10-04T19:38:00Z">
        <w:r w:rsidR="007B3642" w:rsidRPr="00D63ACE">
          <w:t xml:space="preserve">α = </w:t>
        </w:r>
        <w:r w:rsidR="007B3642" w:rsidRPr="003875B3">
          <w:t>.</w:t>
        </w:r>
      </w:ins>
      <w:ins w:id="102" w:author="Microsoft Office User" w:date="2022-10-04T19:39:00Z">
        <w:r w:rsidR="007B3642">
          <w:t>28</w:t>
        </w:r>
      </w:ins>
      <w:ins w:id="103" w:author="Microsoft Office User" w:date="2022-10-04T19:38:00Z">
        <w:r w:rsidR="007B3642" w:rsidRPr="003875B3">
          <w:t>, 95% CI [.</w:t>
        </w:r>
      </w:ins>
      <w:ins w:id="104" w:author="Microsoft Office User" w:date="2022-10-04T19:39:00Z">
        <w:r w:rsidR="007B3642">
          <w:t>24</w:t>
        </w:r>
      </w:ins>
      <w:ins w:id="105" w:author="Microsoft Office User" w:date="2022-10-04T19:38:00Z">
        <w:r w:rsidR="007B3642" w:rsidRPr="003875B3">
          <w:t>, .</w:t>
        </w:r>
      </w:ins>
      <w:ins w:id="106" w:author="Microsoft Office User" w:date="2022-10-04T19:39:00Z">
        <w:r w:rsidR="007B3642">
          <w:t>32</w:t>
        </w:r>
      </w:ins>
      <w:ins w:id="107" w:author="Microsoft Office User" w:date="2022-10-04T19:38:00Z">
        <w:r w:rsidR="007B3642" w:rsidRPr="003875B3">
          <w:t xml:space="preserve">], 95% </w:t>
        </w:r>
        <w:r w:rsidR="007B3642">
          <w:t>PI</w:t>
        </w:r>
        <w:r w:rsidR="007B3642" w:rsidRPr="003875B3">
          <w:t xml:space="preserve"> [.</w:t>
        </w:r>
      </w:ins>
      <w:ins w:id="108" w:author="Microsoft Office User" w:date="2022-10-04T19:39:00Z">
        <w:r w:rsidR="007B3642">
          <w:t>24</w:t>
        </w:r>
      </w:ins>
      <w:ins w:id="109" w:author="Microsoft Office User" w:date="2022-10-04T19:38:00Z">
        <w:r w:rsidR="007B3642" w:rsidRPr="003875B3">
          <w:t>, .</w:t>
        </w:r>
      </w:ins>
      <w:ins w:id="110" w:author="Microsoft Office User" w:date="2022-10-04T19:39:00Z">
        <w:r w:rsidR="007B3642">
          <w:t>32</w:t>
        </w:r>
      </w:ins>
      <w:ins w:id="111" w:author="Microsoft Office User" w:date="2022-10-04T19:38:00Z">
        <w:r w:rsidR="007B3642" w:rsidRPr="003875B3">
          <w:t>]</w:t>
        </w:r>
      </w:ins>
      <w:ins w:id="112" w:author="Microsoft Office User" w:date="2022-10-04T19:40:00Z">
        <w:r w:rsidR="00D22625">
          <w:t>.</w:t>
        </w:r>
      </w:ins>
    </w:p>
    <w:p w14:paraId="1EF6A579" w14:textId="765A9880" w:rsidR="00AD1F7D" w:rsidRPr="00D63ACE" w:rsidDel="00CA2E8A" w:rsidRDefault="00AD1F7D" w:rsidP="00C109E5">
      <w:pPr>
        <w:pStyle w:val="Heading2"/>
        <w:rPr>
          <w:del w:id="113" w:author="Microsoft Office User" w:date="2022-10-04T19:44:00Z"/>
        </w:rPr>
      </w:pPr>
      <w:del w:id="114" w:author="Microsoft Office User" w:date="2022-10-04T19:44:00Z">
        <w:r w:rsidRPr="00D63ACE" w:rsidDel="00CA2E8A">
          <w:delText>Test-retest reliability</w:delText>
        </w:r>
      </w:del>
    </w:p>
    <w:p w14:paraId="7736D6B0" w14:textId="51F5DCB9" w:rsidR="00AD1F7D" w:rsidDel="00CA2E8A" w:rsidRDefault="00AD1F7D" w:rsidP="002C2E48">
      <w:pPr>
        <w:rPr>
          <w:del w:id="115" w:author="Microsoft Office User" w:date="2022-10-04T19:44:00Z"/>
        </w:rPr>
      </w:pPr>
      <w:del w:id="116" w:author="Microsoft Office User" w:date="2022-10-04T19:44:00Z">
        <w:r w:rsidRPr="00D63ACE" w:rsidDel="00CA2E8A">
          <w:delText xml:space="preserve">As noted in the introduction, Parson’s </w:delText>
        </w:r>
        <w:r w:rsidRPr="00D63ACE" w:rsidDel="00CA2E8A">
          <w:fldChar w:fldCharType="begin"/>
        </w:r>
        <w:r w:rsidR="00716DBE" w:rsidDel="00CA2E8A">
          <w:del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delInstrText>
        </w:r>
        <w:r w:rsidRPr="00D63ACE" w:rsidDel="00CA2E8A">
          <w:fldChar w:fldCharType="separate"/>
        </w:r>
        <w:r w:rsidRPr="00D63ACE" w:rsidDel="00CA2E8A">
          <w:delText>(2019)</w:delText>
        </w:r>
        <w:r w:rsidRPr="00D63ACE" w:rsidDel="00CA2E8A">
          <w:fldChar w:fldCharType="end"/>
        </w:r>
        <w:r w:rsidRPr="00D63ACE" w:rsidDel="00CA2E8A">
          <w:delText xml:space="preserve"> argues that test-retest reliability is better captured by the calculation of metrics of ‘Absolute Agreement’ (i.e., Int</w:delText>
        </w:r>
        <w:r w:rsidR="003D5FD0" w:rsidDel="00CA2E8A">
          <w:delText>ra</w:delText>
        </w:r>
        <w:r w:rsidRPr="00D63ACE" w:rsidDel="00CA2E8A">
          <w:delText xml:space="preserve">class Correlation Coefficients) than simple correlations between timepoints, on the basis that correlations capture preservation of rank but not absolute changes in scores. </w:delText>
        </w:r>
        <w:r w:rsidDel="00CA2E8A">
          <w:delText xml:space="preserve">Meta-analyses of both Pearson’s </w:delText>
        </w:r>
        <w:r w:rsidRPr="00C84713" w:rsidDel="00CA2E8A">
          <w:rPr>
            <w:i/>
          </w:rPr>
          <w:delText>r</w:delText>
        </w:r>
        <w:r w:rsidDel="00CA2E8A">
          <w:delText xml:space="preserve"> correlations and ICCs are reported here</w:delText>
        </w:r>
        <w:r w:rsidRPr="00D63ACE" w:rsidDel="00CA2E8A">
          <w:delText xml:space="preserve">, based on their relevance </w:delText>
        </w:r>
        <w:r w:rsidDel="00CA2E8A">
          <w:delText xml:space="preserve">to making direct </w:delText>
        </w:r>
        <w:r w:rsidRPr="00D63ACE" w:rsidDel="00CA2E8A">
          <w:delText xml:space="preserve">comparisons with </w:delText>
        </w:r>
        <w:r w:rsidDel="00CA2E8A">
          <w:delText>previously published work</w:delText>
        </w:r>
        <w:r w:rsidRPr="00D63ACE" w:rsidDel="00CA2E8A">
          <w:delText xml:space="preserve"> and to provide </w:delText>
        </w:r>
        <w:r w:rsidDel="00CA2E8A">
          <w:delText>a</w:delText>
        </w:r>
        <w:r w:rsidRPr="00D63ACE" w:rsidDel="00CA2E8A">
          <w:delText xml:space="preserve"> </w:delText>
        </w:r>
        <w:r w:rsidDel="00CA2E8A">
          <w:delText>more</w:delText>
        </w:r>
        <w:r w:rsidRPr="00D63ACE" w:rsidDel="00CA2E8A">
          <w:delText xml:space="preserve"> accurate estimate of </w:delText>
        </w:r>
        <w:r w:rsidR="00D212CD" w:rsidDel="00CA2E8A">
          <w:delText>test-retest</w:delText>
        </w:r>
        <w:r w:rsidRPr="00D63ACE" w:rsidDel="00CA2E8A">
          <w:delText xml:space="preserve"> </w:delText>
        </w:r>
        <w:r w:rsidR="00D212CD" w:rsidDel="00CA2E8A">
          <w:delText>reliability</w:delText>
        </w:r>
        <w:r w:rsidDel="00CA2E8A">
          <w:delText>, respectively</w:delText>
        </w:r>
        <w:r w:rsidRPr="00D63ACE" w:rsidDel="00CA2E8A">
          <w:delText>.</w:delText>
        </w:r>
      </w:del>
    </w:p>
    <w:p w14:paraId="0DD725F0" w14:textId="19B1BEBA" w:rsidR="00CF589F" w:rsidRDefault="00AD1F7D" w:rsidP="00B80B55">
      <w:del w:id="117" w:author="Microsoft Office User" w:date="2022-10-04T19:44:00Z">
        <w:r w:rsidRPr="00C84713" w:rsidDel="00CA2E8A">
          <w:rPr>
            <w:b/>
          </w:rPr>
          <w:delText xml:space="preserve">Test-retest via Pearson’s </w:delText>
        </w:r>
        <w:r w:rsidRPr="00C84713" w:rsidDel="00CA2E8A">
          <w:rPr>
            <w:b/>
            <w:i/>
          </w:rPr>
          <w:delText>r</w:delText>
        </w:r>
        <w:r w:rsidRPr="00C84713" w:rsidDel="00CA2E8A">
          <w:rPr>
            <w:b/>
          </w:rPr>
          <w:delText>.</w:delText>
        </w:r>
        <w:r w:rsidDel="00CA2E8A">
          <w:delText xml:space="preserve"> Results suggested that </w:delText>
        </w:r>
        <w:r w:rsidRPr="00D63ACE" w:rsidDel="00CA2E8A">
          <w:delText>test-retest reliability was very poor</w:delText>
        </w:r>
        <w:r w:rsidDel="00CA2E8A">
          <w:delText xml:space="preserve"> and with substantial heterogeneity</w:delText>
        </w:r>
        <w:r w:rsidRPr="00D63ACE" w:rsidDel="00CA2E8A">
          <w:delText xml:space="preserve">, </w:delText>
        </w:r>
        <w:r w:rsidRPr="00C84713" w:rsidDel="00CA2E8A">
          <w:rPr>
            <w:i/>
          </w:rPr>
          <w:delText>r</w:delText>
        </w:r>
        <w:r w:rsidRPr="00D63ACE" w:rsidDel="00CA2E8A">
          <w:delText xml:space="preserve"> =</w:delText>
        </w:r>
        <w:r w:rsidDel="00CA2E8A">
          <w:delText xml:space="preserve"> </w:delText>
        </w:r>
        <w:r w:rsidRPr="002261E2" w:rsidDel="00CA2E8A">
          <w:delText>.14, 95% CI [-.0</w:delText>
        </w:r>
        <w:r w:rsidR="008B54AC" w:rsidDel="00CA2E8A">
          <w:delText>8</w:delText>
        </w:r>
        <w:r w:rsidRPr="002261E2" w:rsidDel="00CA2E8A">
          <w:delText xml:space="preserve">, .35], 95% </w:delText>
        </w:r>
        <w:r w:rsidR="008B54AC" w:rsidDel="00CA2E8A">
          <w:delText>PI</w:delText>
        </w:r>
        <w:r w:rsidRPr="002261E2" w:rsidDel="00CA2E8A">
          <w:delText xml:space="preserve"> [-.</w:delText>
        </w:r>
        <w:r w:rsidR="008B54AC" w:rsidDel="00CA2E8A">
          <w:delText>41</w:delText>
        </w:r>
        <w:r w:rsidRPr="002261E2" w:rsidDel="00CA2E8A">
          <w:delText>, .</w:delText>
        </w:r>
        <w:r w:rsidR="008B54AC" w:rsidDel="00CA2E8A">
          <w:delText>35</w:delText>
        </w:r>
        <w:r w:rsidRPr="00F7294E" w:rsidDel="00CA2E8A">
          <w:delText>]</w:delText>
        </w:r>
        <w:r w:rsidDel="00CA2E8A">
          <w:delText xml:space="preserve">, </w:delText>
        </w:r>
        <w:r w:rsidR="008B54AC" w:rsidRPr="00D63ACE" w:rsidDel="00CA2E8A">
          <w:rPr>
            <w:rFonts w:ascii="Cambria Math" w:hAnsi="Cambria Math" w:cs="Cambria Math"/>
          </w:rPr>
          <w:delText>𝜏</w:delText>
        </w:r>
        <w:r w:rsidR="008B54AC" w:rsidRPr="00D63ACE" w:rsidDel="00CA2E8A">
          <w:rPr>
            <w:rFonts w:cs="Times New Roman (Body CS)"/>
            <w:vertAlign w:val="superscript"/>
          </w:rPr>
          <w:delText>2</w:delText>
        </w:r>
        <w:r w:rsidR="008B54AC" w:rsidRPr="00D63ACE" w:rsidDel="00CA2E8A">
          <w:delText xml:space="preserve"> = 0.0</w:delText>
        </w:r>
        <w:r w:rsidR="008B54AC" w:rsidDel="00CA2E8A">
          <w:delText>8</w:delText>
        </w:r>
        <w:r w:rsidR="008B54AC" w:rsidRPr="00D63ACE" w:rsidDel="00CA2E8A">
          <w:delText xml:space="preserve">, </w:delText>
        </w:r>
        <w:r w:rsidRPr="00D679A1" w:rsidDel="00CA2E8A">
          <w:rPr>
            <w:i/>
          </w:rPr>
          <w:delText>I</w:delText>
        </w:r>
        <w:r w:rsidRPr="00D679A1" w:rsidDel="00CA2E8A">
          <w:rPr>
            <w:rFonts w:cs="Times New Roman (Body CS)"/>
            <w:vertAlign w:val="superscript"/>
          </w:rPr>
          <w:delText>2</w:delText>
        </w:r>
        <w:r w:rsidRPr="00F04E2D" w:rsidDel="00CA2E8A">
          <w:delText xml:space="preserve"> = </w:delText>
        </w:r>
        <w:r w:rsidDel="00CA2E8A">
          <w:delText>7</w:delText>
        </w:r>
        <w:r w:rsidR="008B54AC" w:rsidDel="00CA2E8A">
          <w:delText>5.1</w:delText>
        </w:r>
        <w:r w:rsidRPr="00F04E2D" w:rsidDel="00CA2E8A">
          <w:delText xml:space="preserve">%, </w:delText>
        </w:r>
        <w:r w:rsidRPr="00D679A1" w:rsidDel="00CA2E8A">
          <w:rPr>
            <w:i/>
          </w:rPr>
          <w:delText>H</w:delText>
        </w:r>
        <w:r w:rsidRPr="00D679A1" w:rsidDel="00CA2E8A">
          <w:rPr>
            <w:rFonts w:cs="Times New Roman (Body CS)"/>
            <w:vertAlign w:val="superscript"/>
          </w:rPr>
          <w:delText>2</w:delText>
        </w:r>
        <w:r w:rsidRPr="00F04E2D" w:rsidDel="00CA2E8A">
          <w:delText xml:space="preserve"> = </w:delText>
        </w:r>
        <w:r w:rsidR="008B54AC" w:rsidDel="00CA2E8A">
          <w:delText>4.01</w:delText>
        </w:r>
        <w:r w:rsidRPr="005D0E5C" w:rsidDel="00CA2E8A">
          <w:delText>.</w:delText>
        </w:r>
        <w:r w:rsidDel="00CA2E8A">
          <w:delText xml:space="preserve"> Test-retest correlations were negative for three IRAPs </w:delText>
        </w:r>
      </w:del>
      <w:moveToRangeStart w:id="118" w:author="Microsoft Office User" w:date="2022-10-04T19:00:00Z" w:name="move115802444"/>
      <w:moveTo w:id="119" w:author="Microsoft Office User" w:date="2022-10-04T19:00:00Z">
        <w:del w:id="120" w:author="Microsoft Office User" w:date="2022-10-04T19:44:00Z">
          <w:r w:rsidR="00A56CEA" w:rsidDel="00CA2E8A">
            <w:delText>(i.e., gender, body image, and race).</w:delText>
          </w:r>
        </w:del>
      </w:moveTo>
      <w:moveToRangeEnd w:id="118"/>
      <w:ins w:id="121" w:author="Microsoft Office User" w:date="2022-10-04T19:00:00Z">
        <w:r w:rsidR="00A56CEA">
          <w:t xml:space="preserve"> </w:t>
        </w:r>
      </w:ins>
    </w:p>
    <w:p w14:paraId="11D70F61"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0275AFA5" w14:textId="59BB0390" w:rsidR="00CF589F" w:rsidRDefault="006C06BA" w:rsidP="006B5975">
      <w:pPr>
        <w:ind w:firstLine="0"/>
        <w:jc w:val="center"/>
      </w:pPr>
      <w:del w:id="122" w:author="Microsoft Office User" w:date="2022-10-04T19:20:00Z">
        <w:r w:rsidDel="00A8529F">
          <w:rPr>
            <w:noProof/>
          </w:rPr>
          <w:drawing>
            <wp:inline distT="0" distB="0" distL="0" distR="0" wp14:anchorId="409149F7" wp14:editId="7684A059">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del>
    </w:p>
    <w:p w14:paraId="77DFF147" w14:textId="7C75F85A" w:rsidR="00CF589F" w:rsidRDefault="00A8529F" w:rsidP="006B5975">
      <w:pPr>
        <w:ind w:firstLine="0"/>
        <w:jc w:val="center"/>
        <w:rPr>
          <w:ins w:id="123" w:author="Microsoft Office User" w:date="2022-10-04T19:20:00Z"/>
        </w:rPr>
      </w:pPr>
      <w:ins w:id="124" w:author="Microsoft Office User" w:date="2022-10-04T19:20:00Z">
        <w:r>
          <w:rPr>
            <w:noProof/>
          </w:rPr>
          <w:lastRenderedPageBreak/>
          <w:drawing>
            <wp:inline distT="0" distB="0" distL="0" distR="0" wp14:anchorId="4B2158C8" wp14:editId="542D4E52">
              <wp:extent cx="4318067" cy="4827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4350106" cy="4863727"/>
                      </a:xfrm>
                      <a:prstGeom prst="rect">
                        <a:avLst/>
                      </a:prstGeom>
                    </pic:spPr>
                  </pic:pic>
                </a:graphicData>
              </a:graphic>
            </wp:inline>
          </w:drawing>
        </w:r>
      </w:ins>
      <w:del w:id="125" w:author="Microsoft Office User" w:date="2022-10-04T19:20:00Z">
        <w:r w:rsidR="006C06BA" w:rsidDel="00A8529F">
          <w:rPr>
            <w:noProof/>
          </w:rPr>
          <w:drawing>
            <wp:inline distT="0" distB="0" distL="0" distR="0" wp14:anchorId="6C391540" wp14:editId="69708EB5">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del>
    </w:p>
    <w:p w14:paraId="54C597F8" w14:textId="040DE69B" w:rsidR="00A8529F" w:rsidRDefault="00A8529F" w:rsidP="006B5975">
      <w:pPr>
        <w:ind w:firstLine="0"/>
        <w:jc w:val="center"/>
        <w:rPr>
          <w:ins w:id="126" w:author="Microsoft Office User" w:date="2022-10-04T19:20:00Z"/>
        </w:rPr>
      </w:pPr>
    </w:p>
    <w:p w14:paraId="2454841A" w14:textId="7A7722EB" w:rsidR="00A8529F" w:rsidRDefault="00A8529F" w:rsidP="006B5975">
      <w:pPr>
        <w:ind w:firstLine="0"/>
        <w:jc w:val="center"/>
      </w:pPr>
      <w:ins w:id="127" w:author="Microsoft Office User" w:date="2022-10-04T19:20:00Z">
        <w:r>
          <w:rPr>
            <w:noProof/>
          </w:rPr>
          <w:drawing>
            <wp:inline distT="0" distB="0" distL="0" distR="0" wp14:anchorId="47839458" wp14:editId="583E1A93">
              <wp:extent cx="4313784" cy="18125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4437693" cy="1864618"/>
                      </a:xfrm>
                      <a:prstGeom prst="rect">
                        <a:avLst/>
                      </a:prstGeom>
                    </pic:spPr>
                  </pic:pic>
                </a:graphicData>
              </a:graphic>
            </wp:inline>
          </w:drawing>
        </w:r>
      </w:ins>
    </w:p>
    <w:p w14:paraId="653834AB" w14:textId="77777777" w:rsidR="00CF589F" w:rsidRPr="00D63ACE" w:rsidRDefault="00CF589F" w:rsidP="00CF589F">
      <w:pPr>
        <w:ind w:firstLine="720"/>
      </w:pPr>
      <w:r w:rsidRPr="00E659A7">
        <w:rPr>
          <w:i/>
        </w:rPr>
        <w:t>Figure 2.</w:t>
      </w:r>
      <w:r w:rsidRPr="00D63ACE">
        <w:t xml:space="preserve"> Forest plots.</w:t>
      </w:r>
    </w:p>
    <w:p w14:paraId="3849690D" w14:textId="77777777" w:rsidR="00CF589F" w:rsidRDefault="00CF589F" w:rsidP="00CF589F">
      <w:pPr>
        <w:ind w:firstLine="0"/>
      </w:pPr>
    </w:p>
    <w:p w14:paraId="734FE4E5" w14:textId="1DE175E9" w:rsidR="008F63CB" w:rsidRDefault="008F63CB" w:rsidP="00CF589F">
      <w:pPr>
        <w:ind w:firstLine="0"/>
        <w:sectPr w:rsidR="008F63CB" w:rsidSect="00CF589F">
          <w:type w:val="continuous"/>
          <w:pgSz w:w="11900" w:h="16840"/>
          <w:pgMar w:top="1440" w:right="1440" w:bottom="1440" w:left="1440" w:header="708" w:footer="708" w:gutter="0"/>
          <w:cols w:space="340"/>
          <w:docGrid w:linePitch="360"/>
        </w:sectPr>
      </w:pPr>
    </w:p>
    <w:p w14:paraId="687E7B13" w14:textId="77777777" w:rsidR="00CA2E8A" w:rsidRPr="00D63ACE" w:rsidRDefault="00CA2E8A" w:rsidP="00CA2E8A">
      <w:pPr>
        <w:pStyle w:val="Heading2"/>
        <w:rPr>
          <w:ins w:id="128" w:author="Microsoft Office User" w:date="2022-10-04T19:44:00Z"/>
        </w:rPr>
      </w:pPr>
      <w:ins w:id="129" w:author="Microsoft Office User" w:date="2022-10-04T19:44:00Z">
        <w:r w:rsidRPr="00D63ACE">
          <w:t>Test-retest reliability</w:t>
        </w:r>
      </w:ins>
    </w:p>
    <w:p w14:paraId="57448136" w14:textId="6EAA30FC" w:rsidR="00CA2E8A" w:rsidRDefault="00CA2E8A" w:rsidP="00CA2E8A">
      <w:pPr>
        <w:rPr>
          <w:ins w:id="130" w:author="Microsoft Office User" w:date="2022-10-04T19:44:00Z"/>
        </w:rPr>
      </w:pPr>
      <w:ins w:id="131" w:author="Microsoft Office User" w:date="2022-10-04T19:44:00Z">
        <w:r w:rsidRPr="00D63ACE">
          <w:t xml:space="preserve">As noted in the introduction, Parson’s </w:t>
        </w:r>
        <w:r w:rsidRPr="00D63ACE">
          <w:fldChar w:fldCharType="begin"/>
        </w:r>
      </w:ins>
      <w:r w:rsidR="004C700E">
        <w:instrText xml:space="preserve"> ADDIN ZOTERO_ITEM CSL_CITATION {"citationID":"zzHibJMP","properties":{"formattedCitation":"(2019)","plainCitation":"(2019)","noteIndex":0},"citationItems":[{"id":4359,"uris":["http://zotero.org/users/1687755/items/TUYKQ29J"],"itemData":{"id":4359,"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ins w:id="132" w:author="Microsoft Office User" w:date="2022-10-04T19:44:00Z">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t>
        </w:r>
        <w:r w:rsidRPr="00D63ACE">
          <w:t xml:space="preserve">with </w:t>
        </w:r>
        <w:r>
          <w:t>previously published work</w:t>
        </w:r>
        <w:r w:rsidRPr="00D63ACE">
          <w:t xml:space="preserve"> and to provide </w:t>
        </w:r>
        <w:r>
          <w:t>a</w:t>
        </w:r>
        <w:r w:rsidRPr="00D63ACE">
          <w:t xml:space="preserve"> </w:t>
        </w:r>
        <w:r>
          <w:t>more</w:t>
        </w:r>
        <w:r w:rsidRPr="00D63ACE">
          <w:t xml:space="preserve"> accurate estimate of </w:t>
        </w:r>
        <w:r>
          <w:t>test-retest</w:t>
        </w:r>
        <w:r w:rsidRPr="00D63ACE">
          <w:t xml:space="preserve"> </w:t>
        </w:r>
        <w:r>
          <w:t>reliability, respectively</w:t>
        </w:r>
        <w:r w:rsidRPr="00D63ACE">
          <w:t>.</w:t>
        </w:r>
      </w:ins>
    </w:p>
    <w:p w14:paraId="7A1DD160" w14:textId="77777777" w:rsidR="00CA2E8A" w:rsidRDefault="00CA2E8A">
      <w:pPr>
        <w:rPr>
          <w:ins w:id="133" w:author="Microsoft Office User" w:date="2022-10-04T19:44:00Z"/>
        </w:rPr>
        <w:pPrChange w:id="134" w:author="Microsoft Office User" w:date="2022-10-04T19:59:00Z">
          <w:pPr>
            <w:ind w:firstLine="0"/>
          </w:pPr>
        </w:pPrChange>
      </w:pPr>
      <w:ins w:id="135" w:author="Microsoft Office User" w:date="2022-10-04T19:44:00Z">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r>
          <w:t>8</w:t>
        </w:r>
        <w:r w:rsidRPr="002261E2">
          <w:t xml:space="preserve">, .35], 95% </w:t>
        </w:r>
        <w:r>
          <w:t>PI</w:t>
        </w:r>
        <w:r w:rsidRPr="002261E2">
          <w:t xml:space="preserve"> [-.</w:t>
        </w:r>
        <w:r>
          <w:t>41</w:t>
        </w:r>
        <w:r w:rsidRPr="002261E2">
          <w:t>, .</w:t>
        </w:r>
        <w:r>
          <w:t>35</w:t>
        </w:r>
        <w:r w:rsidRPr="00F7294E">
          <w:t>]</w:t>
        </w:r>
        <w:r>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8</w:t>
        </w:r>
        <w:r w:rsidRPr="00D63ACE">
          <w:t xml:space="preserve">, </w:t>
        </w:r>
        <w:r w:rsidRPr="00D679A1">
          <w:rPr>
            <w:i/>
          </w:rPr>
          <w:t>I</w:t>
        </w:r>
        <w:r w:rsidRPr="00D679A1">
          <w:rPr>
            <w:rFonts w:cs="Times New Roman (Body CS)"/>
            <w:vertAlign w:val="superscript"/>
          </w:rPr>
          <w:t>2</w:t>
        </w:r>
        <w:r w:rsidRPr="00F04E2D">
          <w:t xml:space="preserve"> = </w:t>
        </w:r>
        <w:r>
          <w:t>75.1</w:t>
        </w:r>
        <w:r w:rsidRPr="00F04E2D">
          <w:t xml:space="preserve">%, </w:t>
        </w:r>
        <w:r w:rsidRPr="00D679A1">
          <w:rPr>
            <w:i/>
          </w:rPr>
          <w:t>H</w:t>
        </w:r>
        <w:r w:rsidRPr="00D679A1">
          <w:rPr>
            <w:rFonts w:cs="Times New Roman (Body CS)"/>
            <w:vertAlign w:val="superscript"/>
          </w:rPr>
          <w:t>2</w:t>
        </w:r>
        <w:r w:rsidRPr="00F04E2D">
          <w:t xml:space="preserve"> = </w:t>
        </w:r>
        <w:r>
          <w:t>4.01</w:t>
        </w:r>
        <w:r w:rsidRPr="005D0E5C">
          <w:t>.</w:t>
        </w:r>
        <w:r>
          <w:t xml:space="preserve"> Test-retest correlations were negative for three IRAPs (i.e., gender, body image, and race). </w:t>
        </w:r>
        <w:r w:rsidRPr="00D63ACE">
          <w:t xml:space="preserve">This result may be most useful when attempting to directly compare against </w:t>
        </w:r>
        <w:r>
          <w:t xml:space="preserve">previously published research, which has typically used Pearson’s </w:t>
        </w:r>
        <w:r w:rsidRPr="00C84713">
          <w:rPr>
            <w:i/>
          </w:rPr>
          <w:t>r</w:t>
        </w:r>
        <w:r>
          <w:t xml:space="preserve"> correlations</w:t>
        </w:r>
        <w:r w:rsidRPr="00D63ACE">
          <w:t xml:space="preserve">, although it does not necessarily represent </w:t>
        </w:r>
        <w:r w:rsidRPr="00D63ACE">
          <w:lastRenderedPageBreak/>
          <w:t>the best estimate of the IRAP’s true internal consistency.</w:t>
        </w:r>
      </w:ins>
    </w:p>
    <w:p w14:paraId="7237C2EA" w14:textId="64F64B21" w:rsidR="00B61118" w:rsidDel="00A56CEA" w:rsidRDefault="00CA2E8A" w:rsidP="00CA2E8A">
      <w:pPr>
        <w:ind w:firstLine="0"/>
        <w:rPr>
          <w:del w:id="136" w:author="Microsoft Office User" w:date="2022-10-04T19:00:00Z"/>
        </w:rPr>
      </w:pPr>
      <w:ins w:id="137" w:author="Microsoft Office User" w:date="2022-10-04T19:44:00Z">
        <w:r w:rsidRPr="00C84713">
          <w:rPr>
            <w:b/>
          </w:rPr>
          <w:t>Test-retest via ICC</w:t>
        </w:r>
        <w:r w:rsidRPr="0049587F">
          <w:rPr>
            <w:b/>
            <w:vertAlign w:val="subscript"/>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Pr="0049587F">
          <w:rPr>
            <w:b/>
            <w:vertAlign w:val="subscript"/>
          </w:rPr>
          <w:t>[2,1]</w:t>
        </w:r>
        <w:r w:rsidRPr="00D63ACE">
          <w:t xml:space="preserve"> = </w:t>
        </w:r>
        <w:r w:rsidRPr="005D0E5C">
          <w:t>.</w:t>
        </w:r>
        <w:r>
          <w:t>13</w:t>
        </w:r>
        <w:r w:rsidRPr="005D0E5C">
          <w:t>, 95% CI [</w:t>
        </w:r>
        <w:r>
          <w:t>-</w:t>
        </w:r>
        <w:r w:rsidRPr="005D0E5C">
          <w:t>.0</w:t>
        </w:r>
        <w:r>
          <w:t>8</w:t>
        </w:r>
        <w:r w:rsidRPr="005D0E5C">
          <w:t>, .</w:t>
        </w:r>
        <w:r>
          <w:t>34</w:t>
        </w:r>
        <w:r w:rsidRPr="005D0E5C">
          <w:t xml:space="preserve">], 95% </w:t>
        </w:r>
        <w:r>
          <w:t>PI</w:t>
        </w:r>
        <w:r w:rsidRPr="005D0E5C">
          <w:t xml:space="preserve"> [-.</w:t>
        </w:r>
        <w:r>
          <w:t>43</w:t>
        </w:r>
        <w:r w:rsidRPr="005D0E5C">
          <w:t>, .</w:t>
        </w:r>
        <w:r>
          <w:t>70</w:t>
        </w:r>
        <w:r w:rsidRPr="005D0E5C">
          <w:t>].</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rsidRPr="00C02B9C">
          <w:t>32.72</w:t>
        </w:r>
        <w:r w:rsidRPr="00D63ACE">
          <w:t xml:space="preserve">, </w:t>
        </w:r>
        <w:r w:rsidRPr="00D63ACE">
          <w:rPr>
            <w:i/>
          </w:rPr>
          <w:t>p</w:t>
        </w:r>
        <w:r w:rsidRPr="00D63ACE">
          <w:t xml:space="preserve"> </w:t>
        </w:r>
        <w:r w:rsidRPr="00C02B9C">
          <w:t>&lt; .00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7</w:t>
        </w:r>
        <w:r w:rsidRPr="00D63ACE">
          <w:t xml:space="preserve">, </w:t>
        </w:r>
        <w:r w:rsidRPr="00D63ACE">
          <w:rPr>
            <w:i/>
          </w:rPr>
          <w:t>I</w:t>
        </w:r>
        <w:r w:rsidRPr="00D63ACE">
          <w:rPr>
            <w:rFonts w:cs="Times New Roman (Body CS)"/>
            <w:vertAlign w:val="superscript"/>
          </w:rPr>
          <w:t>2</w:t>
        </w:r>
        <w:r w:rsidRPr="00D63ACE">
          <w:t xml:space="preserve"> =</w:t>
        </w:r>
        <w:r>
          <w:t xml:space="preserve"> 79.0</w:t>
        </w:r>
        <w:r w:rsidRPr="00D63ACE">
          <w:t xml:space="preserve">%, </w:t>
        </w:r>
        <w:r w:rsidRPr="00D63ACE">
          <w:rPr>
            <w:i/>
          </w:rPr>
          <w:t>H</w:t>
        </w:r>
        <w:r w:rsidRPr="00D63ACE">
          <w:rPr>
            <w:rFonts w:cs="Times New Roman (Body CS)"/>
            <w:vertAlign w:val="superscript"/>
          </w:rPr>
          <w:t>2</w:t>
        </w:r>
        <w:r w:rsidRPr="00D63ACE">
          <w:t xml:space="preserve"> = </w:t>
        </w:r>
        <w:r>
          <w:t>4.77</w:t>
        </w:r>
        <w:r w:rsidRPr="00D63ACE">
          <w:t xml:space="preserve">. </w:t>
        </w:r>
        <w:r>
          <w:t xml:space="preserve">Test-retest was zero or negative for half of the IRAPs (i.e., gender, body image, race, and Lincoln-Hitler). </w:t>
        </w:r>
      </w:ins>
      <w:moveFromRangeStart w:id="138" w:author="Microsoft Office User" w:date="2022-10-04T19:00:00Z" w:name="move115802444"/>
      <w:moveFrom w:id="139" w:author="Microsoft Office User" w:date="2022-10-04T19:00:00Z">
        <w:del w:id="140" w:author="Microsoft Office User" w:date="2022-10-04T19:00:00Z">
          <w:r w:rsidR="009E6E87" w:rsidDel="00A56CEA">
            <w:delText xml:space="preserve">(i.e., gender, body image, and race). </w:delText>
          </w:r>
        </w:del>
      </w:moveFrom>
      <w:moveFromRangeEnd w:id="138"/>
      <w:del w:id="141" w:author="Microsoft Office User" w:date="2022-10-04T19:00:00Z">
        <w:r w:rsidR="009E6E87" w:rsidRPr="00D63ACE" w:rsidDel="00A56CEA">
          <w:delText xml:space="preserve">This result may be most useful </w:delText>
        </w:r>
        <w:r w:rsidR="00AD1F7D" w:rsidRPr="00D63ACE" w:rsidDel="00A56CEA">
          <w:delText xml:space="preserve">when attempting to directly compare against </w:delText>
        </w:r>
        <w:r w:rsidR="00AD1F7D" w:rsidDel="00A56CEA">
          <w:delText xml:space="preserve">previously published research, which has typically used Pearson’s </w:delText>
        </w:r>
        <w:r w:rsidR="00AD1F7D" w:rsidRPr="00C84713" w:rsidDel="00A56CEA">
          <w:rPr>
            <w:i/>
          </w:rPr>
          <w:delText>r</w:delText>
        </w:r>
        <w:r w:rsidR="00AD1F7D" w:rsidDel="00A56CEA">
          <w:delText xml:space="preserve"> correlations</w:delText>
        </w:r>
        <w:r w:rsidR="00AD1F7D" w:rsidRPr="00D63ACE" w:rsidDel="00A56CEA">
          <w:delText>, although it does not necessarily represent the best estimate of the IRAP’s true internal consistency.</w:delText>
        </w:r>
      </w:del>
    </w:p>
    <w:p w14:paraId="22E49F7E" w14:textId="24D4EC53" w:rsidR="00AD1F7D" w:rsidDel="00A56CEA" w:rsidRDefault="00AD1F7D" w:rsidP="002C2E48">
      <w:pPr>
        <w:rPr>
          <w:del w:id="142" w:author="Microsoft Office User" w:date="2022-10-04T19:00:00Z"/>
        </w:rPr>
      </w:pPr>
      <w:del w:id="143" w:author="Microsoft Office User" w:date="2022-10-04T19:00:00Z">
        <w:r w:rsidRPr="00C84713" w:rsidDel="00A56CEA">
          <w:rPr>
            <w:b/>
          </w:rPr>
          <w:delText>Test-retest via ICC</w:delText>
        </w:r>
      </w:del>
      <w:del w:id="144" w:author="Microsoft Office User" w:date="2022-10-04T18:53:00Z">
        <w:r w:rsidR="004A697D" w:rsidRPr="00E63692" w:rsidDel="00E63692">
          <w:rPr>
            <w:b/>
            <w:vertAlign w:val="subscript"/>
            <w:rPrChange w:id="145" w:author="Microsoft Office User" w:date="2022-10-04T18:54:00Z">
              <w:rPr>
                <w:b/>
              </w:rPr>
            </w:rPrChange>
          </w:rPr>
          <w:delText>(</w:delText>
        </w:r>
      </w:del>
      <w:del w:id="146" w:author="Microsoft Office User" w:date="2022-10-04T19:00:00Z">
        <w:r w:rsidR="004A697D" w:rsidRPr="00E63692" w:rsidDel="00A56CEA">
          <w:rPr>
            <w:b/>
            <w:vertAlign w:val="subscript"/>
            <w:rPrChange w:id="147" w:author="Microsoft Office User" w:date="2022-10-04T18:54:00Z">
              <w:rPr>
                <w:b/>
              </w:rPr>
            </w:rPrChange>
          </w:rPr>
          <w:delText>2,1</w:delText>
        </w:r>
      </w:del>
      <w:del w:id="148" w:author="Microsoft Office User" w:date="2022-10-04T18:53:00Z">
        <w:r w:rsidR="004A697D" w:rsidDel="00E63692">
          <w:rPr>
            <w:b/>
          </w:rPr>
          <w:delText>)</w:delText>
        </w:r>
      </w:del>
      <w:del w:id="149" w:author="Microsoft Office User" w:date="2022-10-04T19:00:00Z">
        <w:r w:rsidRPr="00C84713" w:rsidDel="00A56CEA">
          <w:rPr>
            <w:b/>
          </w:rPr>
          <w:delText>.</w:delText>
        </w:r>
        <w:r w:rsidDel="00A56CEA">
          <w:delText xml:space="preserve"> When using ICCs, r</w:delText>
        </w:r>
        <w:r w:rsidRPr="00D63ACE" w:rsidDel="00A56CEA">
          <w:delText xml:space="preserve">esults </w:delText>
        </w:r>
        <w:r w:rsidDel="00A56CEA">
          <w:delText xml:space="preserve">also </w:delText>
        </w:r>
        <w:r w:rsidRPr="00D63ACE" w:rsidDel="00A56CEA">
          <w:delText>suggested that test-retest reliability was very poor, ICC</w:delText>
        </w:r>
      </w:del>
      <w:del w:id="150" w:author="Microsoft Office User" w:date="2022-10-04T18:54:00Z">
        <w:r w:rsidR="00BD6BDD" w:rsidDel="00E63692">
          <w:delText>(2,1)</w:delText>
        </w:r>
      </w:del>
      <w:del w:id="151" w:author="Microsoft Office User" w:date="2022-10-04T19:00:00Z">
        <w:r w:rsidRPr="00D63ACE" w:rsidDel="00A56CEA">
          <w:delText xml:space="preserve"> = </w:delText>
        </w:r>
        <w:r w:rsidRPr="005D0E5C" w:rsidDel="00A56CEA">
          <w:delText>.</w:delText>
        </w:r>
      </w:del>
      <w:del w:id="152" w:author="Microsoft Office User" w:date="2022-10-04T18:56:00Z">
        <w:r w:rsidRPr="005D0E5C" w:rsidDel="00DC78FD">
          <w:delText>2</w:delText>
        </w:r>
        <w:r w:rsidR="0060353C" w:rsidDel="00DC78FD">
          <w:delText>1</w:delText>
        </w:r>
      </w:del>
      <w:del w:id="153" w:author="Microsoft Office User" w:date="2022-10-04T19:00:00Z">
        <w:r w:rsidRPr="005D0E5C" w:rsidDel="00A56CEA">
          <w:delText>, 95% CI [.0</w:delText>
        </w:r>
      </w:del>
      <w:del w:id="154" w:author="Microsoft Office User" w:date="2022-10-04T18:56:00Z">
        <w:r w:rsidR="0060353C" w:rsidDel="00DC78FD">
          <w:delText>6</w:delText>
        </w:r>
      </w:del>
      <w:del w:id="155" w:author="Microsoft Office User" w:date="2022-10-04T19:00:00Z">
        <w:r w:rsidRPr="005D0E5C" w:rsidDel="00A56CEA">
          <w:delText>, .</w:delText>
        </w:r>
      </w:del>
      <w:del w:id="156" w:author="Microsoft Office User" w:date="2022-10-04T18:56:00Z">
        <w:r w:rsidRPr="005D0E5C" w:rsidDel="00DC78FD">
          <w:delText>3</w:delText>
        </w:r>
        <w:r w:rsidR="0060353C" w:rsidDel="00DC78FD">
          <w:delText>6</w:delText>
        </w:r>
      </w:del>
      <w:del w:id="157" w:author="Microsoft Office User" w:date="2022-10-04T19:00:00Z">
        <w:r w:rsidRPr="005D0E5C" w:rsidDel="00A56CEA">
          <w:delText xml:space="preserve">], 95% </w:delText>
        </w:r>
        <w:r w:rsidR="0060353C" w:rsidDel="00A56CEA">
          <w:delText>PI</w:delText>
        </w:r>
        <w:r w:rsidRPr="005D0E5C" w:rsidDel="00A56CEA">
          <w:delText xml:space="preserve"> [-.</w:delText>
        </w:r>
      </w:del>
      <w:del w:id="158" w:author="Microsoft Office User" w:date="2022-10-04T18:56:00Z">
        <w:r w:rsidRPr="005D0E5C" w:rsidDel="00DC78FD">
          <w:delText>15</w:delText>
        </w:r>
      </w:del>
      <w:del w:id="159" w:author="Microsoft Office User" w:date="2022-10-04T19:00:00Z">
        <w:r w:rsidRPr="005D0E5C" w:rsidDel="00A56CEA">
          <w:delText>, .</w:delText>
        </w:r>
      </w:del>
      <w:del w:id="160" w:author="Microsoft Office User" w:date="2022-10-04T18:56:00Z">
        <w:r w:rsidR="0060353C" w:rsidDel="00DC78FD">
          <w:delText>57</w:delText>
        </w:r>
      </w:del>
      <w:del w:id="161" w:author="Microsoft Office User" w:date="2022-10-04T19:00:00Z">
        <w:r w:rsidRPr="005D0E5C" w:rsidDel="00A56CEA">
          <w:delText>].</w:delText>
        </w:r>
        <w:r w:rsidDel="00A56CEA">
          <w:delText xml:space="preserve"> </w:delText>
        </w:r>
        <w:r w:rsidRPr="00D63ACE" w:rsidDel="00A56CEA">
          <w:delText xml:space="preserve">A substantial degree of heterogeneity was found between the two studies, </w:delText>
        </w:r>
        <w:r w:rsidRPr="00D63ACE" w:rsidDel="00A56CEA">
          <w:rPr>
            <w:i/>
          </w:rPr>
          <w:delText>Q</w:delText>
        </w:r>
        <w:r w:rsidRPr="00D63ACE" w:rsidDel="00A56CEA">
          <w:delText>(</w:delText>
        </w:r>
        <w:r w:rsidRPr="00D63ACE" w:rsidDel="00A56CEA">
          <w:rPr>
            <w:i/>
          </w:rPr>
          <w:delText>df</w:delText>
        </w:r>
        <w:r w:rsidRPr="00D63ACE" w:rsidDel="00A56CEA">
          <w:delText xml:space="preserve"> = 7) = </w:delText>
        </w:r>
        <w:r w:rsidR="0060353C" w:rsidDel="00A56CEA">
          <w:delText>18.23</w:delText>
        </w:r>
        <w:r w:rsidRPr="00D63ACE" w:rsidDel="00A56CEA">
          <w:delText xml:space="preserve">, </w:delText>
        </w:r>
        <w:r w:rsidRPr="00D63ACE" w:rsidDel="00A56CEA">
          <w:rPr>
            <w:i/>
          </w:rPr>
          <w:delText>p</w:delText>
        </w:r>
        <w:r w:rsidRPr="00D63ACE" w:rsidDel="00A56CEA">
          <w:delText xml:space="preserve"> = .0</w:delText>
        </w:r>
        <w:r w:rsidR="0060353C" w:rsidDel="00A56CEA">
          <w:delText>11</w:delText>
        </w:r>
        <w:r w:rsidRPr="00D63ACE" w:rsidDel="00A56CEA">
          <w:delText xml:space="preserve">, </w:delText>
        </w:r>
        <w:r w:rsidRPr="00D63ACE" w:rsidDel="00A56CEA">
          <w:rPr>
            <w:rFonts w:ascii="Cambria Math" w:hAnsi="Cambria Math" w:cs="Cambria Math"/>
          </w:rPr>
          <w:delText>𝜏</w:delText>
        </w:r>
        <w:r w:rsidRPr="00D63ACE" w:rsidDel="00A56CEA">
          <w:rPr>
            <w:rFonts w:cs="Times New Roman (Body CS)"/>
            <w:vertAlign w:val="superscript"/>
          </w:rPr>
          <w:delText>2</w:delText>
        </w:r>
        <w:r w:rsidRPr="00D63ACE" w:rsidDel="00A56CEA">
          <w:delText xml:space="preserve"> = 0.0</w:delText>
        </w:r>
        <w:r w:rsidDel="00A56CEA">
          <w:delText>3</w:delText>
        </w:r>
        <w:r w:rsidRPr="00D63ACE" w:rsidDel="00A56CEA">
          <w:delText xml:space="preserve">, </w:delText>
        </w:r>
        <w:r w:rsidRPr="00D63ACE" w:rsidDel="00A56CEA">
          <w:rPr>
            <w:i/>
          </w:rPr>
          <w:delText>I</w:delText>
        </w:r>
        <w:r w:rsidRPr="00D63ACE" w:rsidDel="00A56CEA">
          <w:rPr>
            <w:rFonts w:cs="Times New Roman (Body CS)"/>
            <w:vertAlign w:val="superscript"/>
          </w:rPr>
          <w:delText>2</w:delText>
        </w:r>
        <w:r w:rsidRPr="00D63ACE" w:rsidDel="00A56CEA">
          <w:delText xml:space="preserve"> =</w:delText>
        </w:r>
        <w:r w:rsidR="0060353C" w:rsidDel="00A56CEA">
          <w:delText xml:space="preserve"> 59.48</w:delText>
        </w:r>
        <w:r w:rsidRPr="00D63ACE" w:rsidDel="00A56CEA">
          <w:delText xml:space="preserve">%, </w:delText>
        </w:r>
        <w:r w:rsidRPr="00D63ACE" w:rsidDel="00A56CEA">
          <w:rPr>
            <w:i/>
          </w:rPr>
          <w:delText>H</w:delText>
        </w:r>
        <w:r w:rsidRPr="00D63ACE" w:rsidDel="00A56CEA">
          <w:rPr>
            <w:rFonts w:cs="Times New Roman (Body CS)"/>
            <w:vertAlign w:val="superscript"/>
          </w:rPr>
          <w:delText>2</w:delText>
        </w:r>
        <w:r w:rsidRPr="00D63ACE" w:rsidDel="00A56CEA">
          <w:delText xml:space="preserve"> = 2.</w:delText>
        </w:r>
        <w:r w:rsidR="0060353C" w:rsidDel="00A56CEA">
          <w:delText>47</w:delText>
        </w:r>
        <w:r w:rsidRPr="00D63ACE" w:rsidDel="00A56CEA">
          <w:delText xml:space="preserve">. </w:delText>
        </w:r>
        <w:r w:rsidDel="00A56CEA">
          <w:delText xml:space="preserve">Test-retest was </w:delText>
        </w:r>
      </w:del>
      <w:del w:id="162" w:author="Microsoft Office User" w:date="2022-08-31T18:24:00Z">
        <w:r w:rsidDel="00F0498C">
          <w:delText xml:space="preserve">near </w:delText>
        </w:r>
      </w:del>
      <w:del w:id="163" w:author="Microsoft Office User" w:date="2022-10-04T19:00:00Z">
        <w:r w:rsidDel="00A56CEA">
          <w:delText xml:space="preserve">zero for half of the IRAPs (i.e., gender, body image, race, and Lincoln-Hitler). </w:delText>
        </w:r>
      </w:del>
    </w:p>
    <w:p w14:paraId="37C76104" w14:textId="6BB827DC" w:rsidR="00AD1F7D" w:rsidRDefault="00AD1F7D" w:rsidP="00C36EC4">
      <w:pPr>
        <w:rPr>
          <w:ins w:id="164" w:author="Microsoft Office User" w:date="2022-10-04T20:55:00Z"/>
        </w:rPr>
      </w:pPr>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w:t>
      </w:r>
      <w:ins w:id="165" w:author="Microsoft Office User" w:date="2022-10-04T18:54:00Z">
        <w:r w:rsidR="00E10295" w:rsidRPr="0049587F">
          <w:rPr>
            <w:b/>
            <w:vertAlign w:val="subscript"/>
          </w:rPr>
          <w:t>[2,1]</w:t>
        </w:r>
      </w:ins>
      <w:r>
        <w:t xml:space="preserve">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4C700E">
        <w:instrText xml:space="preserve"> ADDIN ZOTERO_ITEM CSL_CITATION {"citationID":"7kd14T8R","properties":{"formattedCitation":"(2020)","plainCitation":"(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12DE1DF5" w14:textId="0C545603" w:rsidR="00E73C49" w:rsidRDefault="00E73C49" w:rsidP="00C36EC4">
      <w:pPr>
        <w:rPr>
          <w:ins w:id="166" w:author="Microsoft Office User" w:date="2022-10-04T20:55:00Z"/>
        </w:rPr>
      </w:pPr>
    </w:p>
    <w:p w14:paraId="208943CB" w14:textId="77777777" w:rsidR="00E73C49" w:rsidRPr="00D63ACE" w:rsidRDefault="00E73C49" w:rsidP="00E73C49">
      <w:pPr>
        <w:ind w:firstLine="0"/>
        <w:rPr>
          <w:ins w:id="167" w:author="Microsoft Office User" w:date="2022-10-04T20:55:00Z"/>
        </w:rPr>
      </w:pPr>
      <w:ins w:id="168" w:author="Microsoft Office User" w:date="2022-10-04T20:55:00Z">
        <w:r>
          <w:rPr>
            <w:noProof/>
          </w:rPr>
          <w:drawing>
            <wp:inline distT="0" distB="0" distL="0" distR="0" wp14:anchorId="43E8E897" wp14:editId="592FB488">
              <wp:extent cx="27559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ins>
    </w:p>
    <w:p w14:paraId="4CFA9312" w14:textId="77777777" w:rsidR="00E73C49" w:rsidRPr="00D63ACE" w:rsidRDefault="00E73C49" w:rsidP="00E73C49">
      <w:pPr>
        <w:ind w:firstLine="0"/>
        <w:rPr>
          <w:ins w:id="169" w:author="Microsoft Office User" w:date="2022-10-04T20:55:00Z"/>
        </w:rPr>
      </w:pPr>
      <w:ins w:id="170" w:author="Microsoft Office User" w:date="2022-10-04T20:55:00Z">
        <w:r w:rsidRPr="00E659A7">
          <w:rPr>
            <w:i/>
          </w:rPr>
          <w:t>Figure 3.</w:t>
        </w:r>
        <w:r w:rsidRPr="00D63ACE">
          <w:t xml:space="preserve"> GOSH plot for test-retest reliability.</w:t>
        </w:r>
      </w:ins>
    </w:p>
    <w:p w14:paraId="1A7464CB" w14:textId="77777777" w:rsidR="00E73C49" w:rsidRDefault="00E73C49" w:rsidP="00C36EC4">
      <w:pPr>
        <w:rPr>
          <w:ins w:id="171" w:author="Microsoft Office User" w:date="2022-10-04T19:46:00Z"/>
        </w:rPr>
      </w:pPr>
    </w:p>
    <w:p w14:paraId="35277CE0" w14:textId="7E80D3E8" w:rsidR="00B13A22" w:rsidDel="00E73C49" w:rsidRDefault="00B13A22" w:rsidP="00C36EC4">
      <w:pPr>
        <w:rPr>
          <w:del w:id="172" w:author="Microsoft Office User" w:date="2022-10-04T20:55:00Z"/>
        </w:rPr>
      </w:pPr>
      <w:ins w:id="173" w:author="Microsoft Office User" w:date="2022-10-04T19:46:00Z">
        <w:r w:rsidRPr="0049587F">
          <w:rPr>
            <w:b/>
            <w:bCs/>
          </w:rPr>
          <w:t>Reliability of individual trial types.</w:t>
        </w:r>
        <w:r>
          <w:t xml:space="preserve"> Similar to internal consistency, the test-retest reliability was also estimated f</w:t>
        </w:r>
      </w:ins>
      <w:ins w:id="174" w:author="Microsoft Office User" w:date="2022-10-04T19:47:00Z">
        <w:r>
          <w:t xml:space="preserve">or IRAP data scored at the individual trial type level. </w:t>
        </w:r>
        <w:r w:rsidR="00B07E05">
          <w:t>This was done using the ICC</w:t>
        </w:r>
      </w:ins>
      <w:ins w:id="175" w:author="Microsoft Office User" w:date="2022-10-04T19:48:00Z">
        <w:r w:rsidR="00B07E05" w:rsidRPr="0049587F">
          <w:rPr>
            <w:b/>
            <w:vertAlign w:val="subscript"/>
          </w:rPr>
          <w:t>[2,1]</w:t>
        </w:r>
      </w:ins>
      <w:ins w:id="176" w:author="Microsoft Office User" w:date="2022-10-04T19:47:00Z">
        <w:r w:rsidR="00B07E05">
          <w:t xml:space="preserve"> method</w:t>
        </w:r>
      </w:ins>
      <w:ins w:id="177" w:author="Microsoft Office User" w:date="2022-10-04T19:48:00Z">
        <w:r w:rsidR="001002C1">
          <w:t xml:space="preserve"> and a comparable three-level meta-analytic model with random intercept for domain. </w:t>
        </w:r>
        <w:r w:rsidR="00225BC5">
          <w:t>R</w:t>
        </w:r>
        <w:r w:rsidR="00225BC5" w:rsidRPr="00D63ACE">
          <w:t>esults suggested that test-retest reliability was very poor, ICC</w:t>
        </w:r>
        <w:r w:rsidR="00225BC5" w:rsidRPr="0049587F">
          <w:rPr>
            <w:b/>
            <w:vertAlign w:val="subscript"/>
          </w:rPr>
          <w:t>[2,1]</w:t>
        </w:r>
        <w:r w:rsidR="00225BC5" w:rsidRPr="00D63ACE">
          <w:t xml:space="preserve"> = </w:t>
        </w:r>
        <w:r w:rsidR="00225BC5" w:rsidRPr="005D0E5C">
          <w:t>.</w:t>
        </w:r>
        <w:r w:rsidR="00225BC5">
          <w:t>1</w:t>
        </w:r>
      </w:ins>
      <w:ins w:id="178" w:author="Microsoft Office User" w:date="2022-10-04T19:49:00Z">
        <w:r w:rsidR="00D11B5E">
          <w:t>9</w:t>
        </w:r>
      </w:ins>
      <w:ins w:id="179" w:author="Microsoft Office User" w:date="2022-10-04T19:48:00Z">
        <w:r w:rsidR="00225BC5" w:rsidRPr="005D0E5C">
          <w:t>, 95% CI [.0</w:t>
        </w:r>
      </w:ins>
      <w:ins w:id="180" w:author="Microsoft Office User" w:date="2022-10-04T19:49:00Z">
        <w:r w:rsidR="00D11B5E">
          <w:t>9</w:t>
        </w:r>
      </w:ins>
      <w:ins w:id="181" w:author="Microsoft Office User" w:date="2022-10-04T19:48:00Z">
        <w:r w:rsidR="00225BC5" w:rsidRPr="005D0E5C">
          <w:t>, .</w:t>
        </w:r>
      </w:ins>
      <w:ins w:id="182" w:author="Microsoft Office User" w:date="2022-10-04T19:49:00Z">
        <w:r w:rsidR="00D11B5E">
          <w:t>28</w:t>
        </w:r>
      </w:ins>
      <w:ins w:id="183" w:author="Microsoft Office User" w:date="2022-10-04T19:48:00Z">
        <w:r w:rsidR="00225BC5" w:rsidRPr="005D0E5C">
          <w:t xml:space="preserve">], 95% </w:t>
        </w:r>
        <w:r w:rsidR="00225BC5">
          <w:t>PI</w:t>
        </w:r>
        <w:r w:rsidR="00225BC5" w:rsidRPr="005D0E5C">
          <w:t xml:space="preserve"> [-.</w:t>
        </w:r>
      </w:ins>
      <w:ins w:id="184" w:author="Microsoft Office User" w:date="2022-10-04T19:49:00Z">
        <w:r w:rsidR="00D11B5E">
          <w:t>07</w:t>
        </w:r>
      </w:ins>
      <w:ins w:id="185" w:author="Microsoft Office User" w:date="2022-10-04T19:48:00Z">
        <w:r w:rsidR="00225BC5" w:rsidRPr="005D0E5C">
          <w:t>, .</w:t>
        </w:r>
      </w:ins>
      <w:ins w:id="186" w:author="Microsoft Office User" w:date="2022-10-04T19:49:00Z">
        <w:r w:rsidR="00D11B5E">
          <w:t>44</w:t>
        </w:r>
      </w:ins>
      <w:ins w:id="187" w:author="Microsoft Office User" w:date="2022-10-04T19:48:00Z">
        <w:r w:rsidR="00225BC5" w:rsidRPr="005D0E5C">
          <w:t>].</w:t>
        </w:r>
      </w:ins>
    </w:p>
    <w:p w14:paraId="76E1B1CA" w14:textId="77777777" w:rsidR="00CF589F" w:rsidRDefault="00CF589F" w:rsidP="00E73C49"/>
    <w:p w14:paraId="4B6E7C55" w14:textId="1F109CC5" w:rsidR="00CF589F" w:rsidRPr="00D63ACE" w:rsidDel="00E73C49" w:rsidRDefault="00EF2252" w:rsidP="00CF589F">
      <w:pPr>
        <w:ind w:firstLine="0"/>
        <w:rPr>
          <w:del w:id="188" w:author="Microsoft Office User" w:date="2022-10-04T20:55:00Z"/>
        </w:rPr>
      </w:pPr>
      <w:del w:id="189" w:author="Microsoft Office User" w:date="2022-10-04T19:19:00Z">
        <w:r w:rsidDel="00370A20">
          <w:rPr>
            <w:noProof/>
          </w:rPr>
          <w:drawing>
            <wp:inline distT="0" distB="0" distL="0" distR="0" wp14:anchorId="60D2309D" wp14:editId="501FB722">
              <wp:extent cx="2755900" cy="2755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del>
    </w:p>
    <w:p w14:paraId="68A49CB9" w14:textId="52D0BDF5" w:rsidR="00CF589F" w:rsidRPr="00D63ACE" w:rsidDel="00E73C49" w:rsidRDefault="00CF589F" w:rsidP="00CF589F">
      <w:pPr>
        <w:ind w:firstLine="0"/>
        <w:rPr>
          <w:del w:id="190" w:author="Microsoft Office User" w:date="2022-10-04T20:55:00Z"/>
        </w:rPr>
      </w:pPr>
      <w:del w:id="191" w:author="Microsoft Office User" w:date="2022-10-04T20:55:00Z">
        <w:r w:rsidRPr="00E659A7" w:rsidDel="00E73C49">
          <w:rPr>
            <w:i/>
          </w:rPr>
          <w:delText>Figure 3.</w:delText>
        </w:r>
        <w:r w:rsidRPr="00D63ACE" w:rsidDel="00E73C49">
          <w:delText xml:space="preserve"> GOSH plot for test-retest reliability.</w:delText>
        </w:r>
      </w:del>
    </w:p>
    <w:p w14:paraId="0E1D48DD" w14:textId="77777777" w:rsidR="00CF589F" w:rsidRDefault="00CF589F" w:rsidP="00CF589F">
      <w:pPr>
        <w:ind w:firstLine="0"/>
      </w:pPr>
    </w:p>
    <w:p w14:paraId="14811018" w14:textId="77777777" w:rsidR="00AD1F7D" w:rsidRPr="00D63ACE" w:rsidRDefault="00AD1F7D" w:rsidP="002C2E48">
      <w:pPr>
        <w:pStyle w:val="Heading2"/>
      </w:pPr>
      <w:r w:rsidRPr="00D63ACE">
        <w:t>Implications of low reliability for statistical power</w:t>
      </w:r>
    </w:p>
    <w:p w14:paraId="365318F9" w14:textId="72FB3455" w:rsidR="00AD1F7D" w:rsidRDefault="00AD1F7D" w:rsidP="002C2E48">
      <w:r w:rsidRPr="00D63ACE">
        <w:t xml:space="preserve">An underappreciated fact is that a measure’s reliability has a direct relationship with its ability to detect true effects (i.e., statistical power), and therefore </w:t>
      </w:r>
      <w:r w:rsidRPr="00D63ACE">
        <w:t xml:space="preserve">the sample sizes needed for a given analysis. Parsons </w:t>
      </w:r>
      <w:r w:rsidRPr="00D63ACE">
        <w:fldChar w:fldCharType="begin"/>
      </w:r>
      <w:r w:rsidR="004C700E">
        <w:instrText xml:space="preserve"> ADDIN ZOTERO_ITEM CSL_CITATION {"citationID":"AGiJGt4q","properties":{"formattedCitation":"(2018)","plainCitation":"(2018)","noteIndex":0},"citationItems":[{"id":4212,"uris":["http://zotero.org/users/1687755/items/RQVLYRA9"],"itemData":{"id":421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and also the reliability of both measures (i.e.</w:t>
      </w:r>
      <w:ins w:id="192" w:author="Microsoft Office User" w:date="2022-10-04T19:47:00Z">
        <w:r w:rsidR="00B07E05">
          <w:t>,</w:t>
        </w:r>
      </w:ins>
      <w:r w:rsidRPr="00D63ACE">
        <w:t xml:space="preserv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2CF1E166" w14:textId="77777777" w:rsidR="00AF1F8E" w:rsidRPr="00D63ACE" w:rsidRDefault="00AF1F8E" w:rsidP="002C2E48"/>
    <w:p w14:paraId="5660D0D5" w14:textId="77777777" w:rsidR="00AD1F7D" w:rsidRPr="00AF1F8E" w:rsidRDefault="00000000" w:rsidP="002C2E48">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5B385FDB" w14:textId="77777777" w:rsidR="00AF1F8E" w:rsidRPr="00D63ACE" w:rsidRDefault="00AF1F8E" w:rsidP="002C2E48"/>
    <w:p w14:paraId="1CC244A7" w14:textId="47E5614E" w:rsidR="00AD1F7D" w:rsidRPr="00D63ACE" w:rsidRDefault="00AD1F7D" w:rsidP="002C2E48">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4C700E">
        <w:instrText xml:space="preserve"> ADDIN ZOTERO_ITEM CSL_CITATION {"citationID":"OdMIrTLr","properties":{"formattedCitation":"(Nicholson &amp; Barnes-Holmes, 2012)","plainCitation":"(Nicholson &amp; Barnes-Holmes, 2012)","noteIndex":0},"citationItems":[{"id":1428,"uris":["http://zotero.org/users/1687755/items/I9TJFFFI"],"itemData":{"id":1428,"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w:t>
      </w:r>
      <w:del w:id="193" w:author="Microsoft Office User" w:date="2022-10-04T19:10:00Z">
        <w:r w:rsidRPr="00D63ACE" w:rsidDel="00767FCB">
          <w:delText xml:space="preserve">test-retest reliability (ICC = </w:delText>
        </w:r>
      </w:del>
      <w:del w:id="194" w:author="Microsoft Office User" w:date="2022-10-04T18:57:00Z">
        <w:r w:rsidDel="008C566D">
          <w:delText>.2</w:delText>
        </w:r>
        <w:r w:rsidR="00260350" w:rsidDel="008C566D">
          <w:delText>1</w:delText>
        </w:r>
      </w:del>
      <w:del w:id="195" w:author="Microsoft Office User" w:date="2022-10-04T19:10:00Z">
        <w:r w:rsidRPr="00D63ACE" w:rsidDel="00767FCB">
          <w:delText>)</w:delText>
        </w:r>
        <w:r w:rsidDel="00767FCB">
          <w:delText xml:space="preserve"> </w:delText>
        </w:r>
        <w:r w:rsidRPr="00D63ACE" w:rsidDel="00767FCB">
          <w:delText xml:space="preserve">and </w:delText>
        </w:r>
      </w:del>
      <w:r w:rsidRPr="00D63ACE">
        <w:t xml:space="preserve">internal </w:t>
      </w:r>
      <w:r w:rsidRPr="00286464">
        <w:t>consistency</w:t>
      </w:r>
      <w:r w:rsidRPr="007D1D1A">
        <w:t xml:space="preserve"> (α = .5</w:t>
      </w:r>
      <w:r w:rsidR="00260350">
        <w:t>4</w:t>
      </w:r>
      <w:r w:rsidRPr="007D1D1A">
        <w:t>)</w:t>
      </w:r>
      <w:ins w:id="196" w:author="Microsoft Office User" w:date="2022-10-04T19:10:00Z">
        <w:r w:rsidR="00767FCB">
          <w:t xml:space="preserve"> and </w:t>
        </w:r>
        <w:r w:rsidR="00767FCB" w:rsidRPr="00D63ACE">
          <w:t>test-retest reliability (ICC</w:t>
        </w:r>
        <w:r w:rsidR="00767FCB" w:rsidRPr="0049587F">
          <w:rPr>
            <w:b/>
            <w:vertAlign w:val="subscript"/>
          </w:rPr>
          <w:t>[2,1]</w:t>
        </w:r>
        <w:r w:rsidR="00767FCB" w:rsidRPr="00D63ACE">
          <w:t xml:space="preserve"> = </w:t>
        </w:r>
        <w:r w:rsidR="00767FCB" w:rsidRPr="005D0E5C">
          <w:t>.</w:t>
        </w:r>
        <w:r w:rsidR="00767FCB">
          <w:t>13</w:t>
        </w:r>
        <w:r w:rsidR="00767FCB" w:rsidRPr="00D63ACE">
          <w:t>)</w:t>
        </w:r>
      </w:ins>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w:t>
      </w:r>
      <w:del w:id="197" w:author="Microsoft Office User" w:date="2022-10-04T19:11:00Z">
        <w:r w:rsidRPr="00F96A46" w:rsidDel="00767FCB">
          <w:delText xml:space="preserve"> </w:delText>
        </w:r>
        <w:r w:rsidRPr="009D39F8" w:rsidDel="00767FCB">
          <w:delText>.</w:delText>
        </w:r>
      </w:del>
      <w:del w:id="198" w:author="Microsoft Office User" w:date="2022-10-04T19:09:00Z">
        <w:r w:rsidRPr="009D39F8" w:rsidDel="00E357A3">
          <w:delText>4</w:delText>
        </w:r>
      </w:del>
      <w:del w:id="199" w:author="Microsoft Office User" w:date="2022-10-04T19:11:00Z">
        <w:r w:rsidR="004C5329" w:rsidDel="00767FCB">
          <w:delText>6</w:delText>
        </w:r>
        <w:r w:rsidRPr="009D39F8" w:rsidDel="00767FCB">
          <w:delText xml:space="preserve"> and </w:delText>
        </w:r>
      </w:del>
      <w:ins w:id="200" w:author="Microsoft Office User" w:date="2022-10-04T19:11:00Z">
        <w:r w:rsidR="00767FCB">
          <w:t xml:space="preserve"> </w:t>
        </w:r>
      </w:ins>
      <w:r w:rsidRPr="009D39F8">
        <w:t>.72</w:t>
      </w:r>
      <w:ins w:id="201" w:author="Microsoft Office User" w:date="2022-10-04T19:11:00Z">
        <w:r w:rsidR="00767FCB">
          <w:t xml:space="preserve"> and </w:t>
        </w:r>
        <w:r w:rsidR="00767FCB" w:rsidRPr="009D39F8">
          <w:t>.</w:t>
        </w:r>
        <w:r w:rsidR="00767FCB">
          <w:t>36</w:t>
        </w:r>
      </w:ins>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w:t>
      </w:r>
      <w:del w:id="202" w:author="Microsoft Office User" w:date="2022-10-04T19:11:00Z">
        <w:r w:rsidRPr="00642F08" w:rsidDel="00767FCB">
          <w:delText xml:space="preserve"> </w:delText>
        </w:r>
        <w:r w:rsidRPr="009D39F8" w:rsidDel="00767FCB">
          <w:delText>.2</w:delText>
        </w:r>
        <w:r w:rsidR="000C25EC" w:rsidDel="00767FCB">
          <w:delText>3</w:delText>
        </w:r>
        <w:r w:rsidRPr="009D39F8" w:rsidDel="00767FCB">
          <w:delText xml:space="preserve"> and </w:delText>
        </w:r>
      </w:del>
      <w:r w:rsidRPr="009D39F8">
        <w:t>.36</w:t>
      </w:r>
      <w:ins w:id="203" w:author="Microsoft Office User" w:date="2022-10-04T19:11:00Z">
        <w:r w:rsidR="00767FCB">
          <w:t xml:space="preserve"> and </w:t>
        </w:r>
        <w:r w:rsidR="00767FCB" w:rsidRPr="009D39F8">
          <w:t>.</w:t>
        </w:r>
        <w:r w:rsidR="00767FCB">
          <w:t>18</w:t>
        </w:r>
      </w:ins>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77777777"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033D7F0B" w:rsidR="00AD1F7D" w:rsidRDefault="009B13F9" w:rsidP="009B13F9">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w:t>
      </w:r>
      <w:ins w:id="204" w:author="Microsoft Office User" w:date="2022-10-04T18:54:00Z">
        <w:r w:rsidR="00E10295" w:rsidRPr="0049587F">
          <w:rPr>
            <w:b/>
            <w:vertAlign w:val="subscript"/>
          </w:rPr>
          <w:t>[2,1]</w:t>
        </w:r>
      </w:ins>
      <w:r w:rsidR="00AD1F7D" w:rsidRPr="00084DDF">
        <w:t xml:space="preserve"> = </w:t>
      </w:r>
      <w:r w:rsidR="00AD1F7D" w:rsidRPr="00F96A46">
        <w:t>.</w:t>
      </w:r>
      <w:ins w:id="205" w:author="Microsoft Office User" w:date="2022-10-04T18:57:00Z">
        <w:r w:rsidR="008C566D">
          <w:t>13</w:t>
        </w:r>
      </w:ins>
      <w:del w:id="206" w:author="Microsoft Office User" w:date="2022-10-04T18:57:00Z">
        <w:r w:rsidR="00AD1F7D" w:rsidRPr="00F96A46" w:rsidDel="008C566D">
          <w:delText>2</w:delText>
        </w:r>
        <w:r w:rsidR="003F426C" w:rsidDel="008C566D">
          <w:delText>1</w:delText>
        </w:r>
      </w:del>
      <w:r w:rsidR="00AD1F7D" w:rsidRPr="009D39F8">
        <w:t>), in order to increase internal consistency to ICC</w:t>
      </w:r>
      <w:ins w:id="207" w:author="Microsoft Office User" w:date="2022-10-04T18:55:00Z">
        <w:r w:rsidR="00E10295" w:rsidRPr="0049587F">
          <w:rPr>
            <w:b/>
            <w:vertAlign w:val="subscript"/>
          </w:rPr>
          <w:t>[2,1]</w:t>
        </w:r>
      </w:ins>
      <w:r w:rsidR="00AD1F7D" w:rsidRPr="009D39F8">
        <w:t xml:space="preserve"> = .70, the task would need to </w:t>
      </w:r>
      <w:r w:rsidR="00AD1F7D" w:rsidRPr="00DB6D9C">
        <w:t xml:space="preserve">contain </w:t>
      </w:r>
      <w:ins w:id="208" w:author="Microsoft Office User" w:date="2022-10-04T19:15:00Z">
        <w:r w:rsidR="003133A5" w:rsidRPr="00DB6D9C">
          <w:rPr>
            <w:rPrChange w:id="209" w:author="Microsoft Office User" w:date="2022-10-04T19:15:00Z">
              <w:rPr>
                <w:highlight w:val="yellow"/>
              </w:rPr>
            </w:rPrChange>
          </w:rPr>
          <w:t>15.6</w:t>
        </w:r>
      </w:ins>
      <w:del w:id="210" w:author="Microsoft Office User" w:date="2022-10-04T19:15:00Z">
        <w:r w:rsidR="003F426C" w:rsidRPr="00DB6D9C" w:rsidDel="003133A5">
          <w:delText>8.8</w:delText>
        </w:r>
      </w:del>
      <w:r w:rsidR="00AD1F7D" w:rsidRPr="00DB6D9C">
        <w:t xml:space="preserve"> times the number of trials it currently does. In order to put these in context, the IRAP currently takes around 10 to 15 minutes</w:t>
      </w:r>
      <w:r w:rsidR="00AD1F7D" w:rsidRPr="00084DDF">
        <w:t xml:space="preserve"> to complete. These increases would therefore result in a t</w:t>
      </w:r>
      <w:r w:rsidR="00AD1F7D" w:rsidRPr="00F96A46">
        <w:t xml:space="preserve">ask that would take between </w:t>
      </w:r>
      <w:r w:rsidR="00AD1F7D" w:rsidRPr="00623AD2">
        <w:rPr>
          <w:highlight w:val="yellow"/>
          <w:rPrChange w:id="211" w:author="Microsoft Office User" w:date="2022-10-04T18:58:00Z">
            <w:rPr/>
          </w:rPrChange>
        </w:rPr>
        <w:t xml:space="preserve">22 minutes and </w:t>
      </w:r>
      <w:ins w:id="212" w:author="Microsoft Office User" w:date="2022-10-04T19:15:00Z">
        <w:r w:rsidR="00D92985">
          <w:rPr>
            <w:highlight w:val="yellow"/>
          </w:rPr>
          <w:t>3.9</w:t>
        </w:r>
      </w:ins>
      <w:del w:id="213" w:author="Microsoft Office User" w:date="2022-10-04T19:15:00Z">
        <w:r w:rsidR="00AD1F7D" w:rsidRPr="00623AD2" w:rsidDel="00D92985">
          <w:rPr>
            <w:highlight w:val="yellow"/>
            <w:rPrChange w:id="214" w:author="Microsoft Office User" w:date="2022-10-04T18:58:00Z">
              <w:rPr/>
            </w:rPrChange>
          </w:rPr>
          <w:delText>2.5</w:delText>
        </w:r>
      </w:del>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ins w:id="215" w:author="Microsoft Office User" w:date="2022-10-04T20:42:00Z">
        <w:r w:rsidR="00977EAB">
          <w:t xml:space="preserve">This estimation also assumes no fatigue effects, which would lower the reliability. </w:t>
        </w:r>
      </w:ins>
      <w:r w:rsidR="00AD1F7D">
        <w:t>It therefore seemed useful to explore alternative ways to improve reliability.</w:t>
      </w:r>
    </w:p>
    <w:p w14:paraId="08D30692" w14:textId="108627C3"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4C700E">
        <w:instrText xml:space="preserve"> ADDIN ZOTERO_ITEM CSL_CITATION {"citationID":"T9JhkOf2","properties":{"formattedCitation":"(De Schryver et al., 2018)","plainCitation":"(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4C700E">
        <w:instrText xml:space="preserve"> ADDIN ZOTERO_ITEM CSL_CITATION {"citationID":"CAKPxLzO","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r w:rsidRPr="00DB0EA8">
        <w:t>RProbSup</w:t>
      </w:r>
      <w:r>
        <w:t xml:space="preserve"> R package </w:t>
      </w:r>
      <w:r>
        <w:fldChar w:fldCharType="begin"/>
      </w:r>
      <w:r w:rsidR="004C700E">
        <w:instrText xml:space="preserve"> ADDIN ZOTERO_ITEM CSL_CITATION {"citationID":"gq06FLaZ","properties":{"formattedCitation":"(Ruscio, 2019)","plainCitation":"(Ruscio, 2019)","noteIndex":0},"citationItems":[{"id":4193,"uris":["http://zotero.org/users/1687755/items/Q865H47C"],"itemData":{"id":4193,"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AD04DF">
        <w:t>2</w:t>
      </w:r>
      <w:r>
        <w:t xml:space="preserve">, 95% CI [.46, .58], A scores: </w:t>
      </w:r>
      <w:r w:rsidRPr="00D63ACE">
        <w:t>α</w:t>
      </w:r>
      <w:r>
        <w:t xml:space="preserve"> = .5</w:t>
      </w:r>
      <w:r w:rsidR="00AD04DF">
        <w:t>4</w:t>
      </w:r>
      <w:r>
        <w:t>, 95% CI [.4</w:t>
      </w:r>
      <w:r w:rsidR="00AD04DF">
        <w:t>7</w:t>
      </w:r>
      <w:r>
        <w:t xml:space="preserve">, .61],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3F426C">
        <w:t>3577</w:t>
      </w:r>
      <w:r w:rsidRPr="000F19D1">
        <w:t xml:space="preserve">, </w:t>
      </w:r>
      <w:r w:rsidRPr="009D39F8">
        <w:rPr>
          <w:i/>
        </w:rPr>
        <w:t>p</w:t>
      </w:r>
      <w:r w:rsidRPr="000F19D1">
        <w:t xml:space="preserve"> = .</w:t>
      </w:r>
      <w:r w:rsidR="004725D9">
        <w:t>549</w:t>
      </w:r>
      <w:r>
        <w:t xml:space="preserve">. </w:t>
      </w:r>
    </w:p>
    <w:p w14:paraId="22AFD5A0" w14:textId="7700C9FE"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w:t>
      </w:r>
      <w:r>
        <w:t xml:space="preserve">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consistent block first: </w:t>
      </w:r>
      <w:r w:rsidRPr="00D63ACE">
        <w:t>α</w:t>
      </w:r>
      <w:r>
        <w:t xml:space="preserve"> = .46, 95% [.33, .56], inconsistent block first: </w:t>
      </w:r>
      <w:r w:rsidRPr="00D63ACE">
        <w:t>α</w:t>
      </w:r>
      <w:r>
        <w:t xml:space="preserve"> = .4</w:t>
      </w:r>
      <w:r w:rsidR="006F43B2">
        <w:t>9</w:t>
      </w:r>
      <w:r>
        <w:t>, 95% CI [.</w:t>
      </w:r>
      <w:r w:rsidR="006F43B2">
        <w:t>30</w:t>
      </w:r>
      <w:r>
        <w:t>, .6</w:t>
      </w:r>
      <w:r w:rsidR="006F43B2">
        <w:t>3</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4F6EC8">
        <w:t>15</w:t>
      </w:r>
      <w:ins w:id="216" w:author="Microsoft Office User" w:date="2022-10-04T19:17:00Z">
        <w:r w:rsidR="00BA42BC">
          <w:t>88</w:t>
        </w:r>
      </w:ins>
      <w:del w:id="217" w:author="Microsoft Office User" w:date="2022-10-04T19:17:00Z">
        <w:r w:rsidR="004F6EC8" w:rsidDel="00BA42BC">
          <w:delText>93</w:delText>
        </w:r>
      </w:del>
      <w:r w:rsidRPr="0082167A">
        <w:t xml:space="preserve">, </w:t>
      </w:r>
      <w:r w:rsidRPr="009D39F8">
        <w:rPr>
          <w:i/>
        </w:rPr>
        <w:t>p</w:t>
      </w:r>
      <w:r w:rsidRPr="0082167A">
        <w:t xml:space="preserve"> = .</w:t>
      </w:r>
      <w:r w:rsidR="004F6EC8">
        <w:t>6</w:t>
      </w:r>
      <w:ins w:id="218" w:author="Microsoft Office User" w:date="2022-10-04T19:17:00Z">
        <w:r w:rsidR="00BA42BC">
          <w:t>90</w:t>
        </w:r>
      </w:ins>
      <w:del w:id="219" w:author="Microsoft Office User" w:date="2022-10-04T19:17:00Z">
        <w:r w:rsidR="006F43B2" w:rsidDel="00BA42BC">
          <w:delText>89</w:delText>
        </w:r>
      </w:del>
      <w:r>
        <w:t xml:space="preserve">. </w:t>
      </w:r>
    </w:p>
    <w:p w14:paraId="1814812C" w14:textId="13819C54" w:rsidR="005C2CDE" w:rsidRDefault="00AD1F7D" w:rsidP="005C2CDE">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C92F9C">
        <w:t xml:space="preserve">No evidence of differences in </w:t>
      </w:r>
      <w:r>
        <w:t xml:space="preserve">internal consistency </w:t>
      </w:r>
      <w:r w:rsidR="00C92F9C">
        <w:t xml:space="preserve">was observed between </w:t>
      </w:r>
      <w:r w:rsidR="005C2CDE">
        <w:t>static (</w:t>
      </w:r>
      <w:r w:rsidR="005C2CDE" w:rsidRPr="00D63ACE">
        <w:t>α</w:t>
      </w:r>
      <w:r w:rsidR="005C2CDE">
        <w:t xml:space="preserve"> = .59, 95% [.49, .67]) versus moving response options (</w:t>
      </w:r>
      <w:r w:rsidR="005C2CDE" w:rsidRPr="00D63ACE">
        <w:t>α</w:t>
      </w:r>
      <w:r w:rsidR="005C2CDE">
        <w:t xml:space="preserve"> = .49, 95% CI [.34, .60])</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3.00</w:t>
      </w:r>
      <w:ins w:id="220" w:author="Microsoft Office User" w:date="2022-10-04T19:17:00Z">
        <w:r w:rsidR="001207D8">
          <w:t>9</w:t>
        </w:r>
      </w:ins>
      <w:del w:id="221" w:author="Microsoft Office User" w:date="2022-10-04T19:17:00Z">
        <w:r w:rsidR="00244AE6" w:rsidDel="001207D8">
          <w:delText>6</w:delText>
        </w:r>
      </w:del>
      <w:r w:rsidRPr="0082167A">
        <w:t xml:space="preserve">, </w:t>
      </w:r>
      <w:r w:rsidRPr="00D679A1">
        <w:rPr>
          <w:i/>
        </w:rPr>
        <w:t>p</w:t>
      </w:r>
      <w:r w:rsidRPr="0082167A">
        <w:t xml:space="preserve"> = .</w:t>
      </w:r>
      <w:r>
        <w:t>0</w:t>
      </w:r>
      <w:r w:rsidR="00FA4F60">
        <w:t>83</w:t>
      </w:r>
      <w:r>
        <w:t xml:space="preserve">. </w:t>
      </w:r>
    </w:p>
    <w:p w14:paraId="610F34A2" w14:textId="77777777" w:rsidR="00AD1F7D" w:rsidRPr="00D63ACE" w:rsidRDefault="00AD1F7D" w:rsidP="002C2E48">
      <w:pPr>
        <w:pStyle w:val="Heading1"/>
      </w:pPr>
      <w:r w:rsidRPr="00D63ACE">
        <w:t>Discussion</w:t>
      </w:r>
    </w:p>
    <w:p w14:paraId="1F630BE3" w14:textId="6BB08E95" w:rsidR="00AD1F7D" w:rsidRDefault="00AD1F7D" w:rsidP="002C2E48">
      <w:r w:rsidRPr="001D663A">
        <w:t xml:space="preserve">Results demonstrate that the IRAP’s internal consistency is poor and its test-retest reliability is unacceptably low. </w:t>
      </w:r>
      <w:r>
        <w:t xml:space="preserve">In half of the domains, test-retest reliability was zero or </w:t>
      </w:r>
      <w:del w:id="222" w:author="Microsoft Office User" w:date="2022-08-31T18:25:00Z">
        <w:r w:rsidDel="00F0498C">
          <w:delText>near-zero</w:delText>
        </w:r>
      </w:del>
      <w:ins w:id="223" w:author="Microsoft Office User" w:date="2022-08-31T18:25:00Z">
        <w:r w:rsidR="00F0498C">
          <w:t>lower</w:t>
        </w:r>
      </w:ins>
      <w:r>
        <w:t>.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w:t>
      </w:r>
      <w:r>
        <w:lastRenderedPageBreak/>
        <w:t xml:space="preserve">the largest analysis to date, (b) it is </w:t>
      </w:r>
      <w:r w:rsidRPr="001D663A">
        <w:t xml:space="preserve">resistant to publication bias, as it is based on our complete file drawer data, (c) </w:t>
      </w:r>
      <w:r>
        <w:t xml:space="preserve">it used </w:t>
      </w:r>
      <w:r w:rsidRPr="001D663A">
        <w:t xml:space="preserve">more optimal analytic methods, </w:t>
      </w:r>
      <w:ins w:id="224" w:author="Microsoft Office User" w:date="2022-10-04T20:43:00Z">
        <w:r w:rsidR="005F704D">
          <w:t xml:space="preserve">including multiple reliability metrics and the calculation of reliability at both the task level and individual trial type level, </w:t>
        </w:r>
      </w:ins>
      <w:r w:rsidRPr="001D663A">
        <w:t>and (</w:t>
      </w:r>
      <w:r>
        <w:t>d</w:t>
      </w:r>
      <w:r w:rsidRPr="001D663A">
        <w:t xml:space="preserve">) </w:t>
      </w:r>
      <w:r>
        <w:t xml:space="preserve">it is </w:t>
      </w:r>
      <w:r w:rsidRPr="001D663A">
        <w:t xml:space="preserve">computationally reproducible due to </w:t>
      </w:r>
      <w:del w:id="225" w:author="Microsoft Office User" w:date="2022-10-04T20:44:00Z">
        <w:r w:rsidRPr="001D663A" w:rsidDel="005F704D">
          <w:delText xml:space="preserve">sharing both </w:delText>
        </w:r>
      </w:del>
      <w:ins w:id="226" w:author="Microsoft Office User" w:date="2022-10-04T20:44:00Z">
        <w:r w:rsidR="005F704D">
          <w:t xml:space="preserve">open </w:t>
        </w:r>
      </w:ins>
      <w:r w:rsidRPr="001D663A">
        <w:t xml:space="preserve">data and code. </w:t>
      </w:r>
    </w:p>
    <w:p w14:paraId="779CBAF2" w14:textId="7480C0C4" w:rsidR="000A673D" w:rsidDel="00B41C54" w:rsidRDefault="00AD1F7D" w:rsidP="002C2E48">
      <w:pPr>
        <w:rPr>
          <w:del w:id="227" w:author="Microsoft Office User" w:date="2022-10-04T20:44:00Z"/>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4C700E">
        <w:instrText xml:space="preserve"> ADDIN ZOTERO_ITEM CSL_CITATION {"citationID":"WO8aSKtt","properties":{"formattedCitation":"(r = .65, 95% CI [.54, .74]: Golijani-Moghaddam et al., 2013)","plainCitation":"(r = .65, 95% CI [.54, .74]: Golijani-Moghaddam et al., 2013)","dontUpdate":true,"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4C700E">
        <w:instrText xml:space="preserve"> ADDIN ZOTERO_ITEM CSL_CITATION {"citationID":"TRiqYlR3","properties":{"formattedCitation":"(\\uc0\\u945{} = .56, 95% CI [.46, .65]: Greenwald &amp; Lai, 2020)","plainCitation":"(α = .56, 95% CI [.46, .65]: Greenwald &amp; Lai, 2020)","dontUpdate":true,"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34B3F69E" w14:textId="3074E3F6" w:rsidR="000A673D" w:rsidRDefault="00AD1F7D" w:rsidP="00B41C54">
      <w:pPr>
        <w:rPr>
          <w:ins w:id="228" w:author="Microsoft Office User" w:date="2022-10-04T20:45:00Z"/>
        </w:rPr>
      </w:pPr>
      <w:r w:rsidRPr="00D63ACE">
        <w:t>Our estimate of test-retest reliability (ICC</w:t>
      </w:r>
      <w:ins w:id="229" w:author="Microsoft Office User" w:date="2022-10-04T18:55:00Z">
        <w:r w:rsidR="00E10295" w:rsidRPr="0049587F">
          <w:rPr>
            <w:b/>
            <w:vertAlign w:val="subscript"/>
          </w:rPr>
          <w:t>[2,1]</w:t>
        </w:r>
      </w:ins>
      <w:r w:rsidRPr="00D63ACE">
        <w:t xml:space="preserve"> = </w:t>
      </w:r>
      <w:ins w:id="230" w:author="Microsoft Office User" w:date="2022-10-04T18:58:00Z">
        <w:r w:rsidR="00623AD2" w:rsidRPr="005D0E5C">
          <w:t>.</w:t>
        </w:r>
        <w:r w:rsidR="00623AD2">
          <w:t>13</w:t>
        </w:r>
        <w:r w:rsidR="00623AD2" w:rsidRPr="005D0E5C">
          <w:t>, 95% CI [</w:t>
        </w:r>
        <w:r w:rsidR="00623AD2">
          <w:t>-</w:t>
        </w:r>
        <w:r w:rsidR="00623AD2" w:rsidRPr="005D0E5C">
          <w:t>.0</w:t>
        </w:r>
        <w:r w:rsidR="00623AD2">
          <w:t>8</w:t>
        </w:r>
        <w:r w:rsidR="00623AD2" w:rsidRPr="005D0E5C">
          <w:t>, .</w:t>
        </w:r>
        <w:r w:rsidR="00623AD2">
          <w:t>34</w:t>
        </w:r>
        <w:r w:rsidR="00623AD2" w:rsidRPr="005D0E5C">
          <w:t>]</w:t>
        </w:r>
      </w:ins>
      <w:del w:id="231" w:author="Microsoft Office User" w:date="2022-10-04T18:58:00Z">
        <w:r w:rsidRPr="00D63ACE" w:rsidDel="00623AD2">
          <w:delText>.</w:delText>
        </w:r>
        <w:r w:rsidDel="00623AD2">
          <w:delText>2</w:delText>
        </w:r>
        <w:r w:rsidR="00CD0213" w:rsidDel="00623AD2">
          <w:delText>1</w:delText>
        </w:r>
        <w:r w:rsidRPr="00D63ACE" w:rsidDel="00623AD2">
          <w:delText>, 95% CI [</w:delText>
        </w:r>
        <w:r w:rsidDel="00623AD2">
          <w:delText>.0</w:delText>
        </w:r>
        <w:r w:rsidR="00CD0213" w:rsidDel="00623AD2">
          <w:delText>6</w:delText>
        </w:r>
        <w:r w:rsidDel="00623AD2">
          <w:delText>, .3</w:delText>
        </w:r>
        <w:r w:rsidR="00CD0213" w:rsidDel="00623AD2">
          <w:delText>6</w:delText>
        </w:r>
        <w:r w:rsidRPr="00D63ACE" w:rsidDel="00623AD2">
          <w:delText>]</w:delText>
        </w:r>
      </w:del>
      <w:r w:rsidRPr="00D63ACE">
        <w:t xml:space="preserve">) was </w:t>
      </w:r>
      <w:r>
        <w:t xml:space="preserve">much </w:t>
      </w:r>
      <w:r w:rsidRPr="00D63ACE">
        <w:t xml:space="preserve">lower than those reported by either previously published meta-analysis </w:t>
      </w:r>
      <w:r w:rsidRPr="00D63ACE">
        <w:fldChar w:fldCharType="begin"/>
      </w:r>
      <w:r w:rsidR="004C700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w:t>
      </w:r>
      <w:ins w:id="232" w:author="Microsoft Office User" w:date="2022-10-04T20:44:00Z">
        <w:r w:rsidR="002B554C">
          <w:t xml:space="preserve">If data was scored </w:t>
        </w:r>
      </w:ins>
    </w:p>
    <w:p w14:paraId="0F5A2A17" w14:textId="2DE76E3A" w:rsidR="002B554C" w:rsidDel="007943CF" w:rsidRDefault="002B554C" w:rsidP="007155E4">
      <w:pPr>
        <w:rPr>
          <w:del w:id="233" w:author="Microsoft Office User" w:date="2022-10-04T20:49:00Z"/>
        </w:rPr>
      </w:pPr>
    </w:p>
    <w:p w14:paraId="35CBBF8F" w14:textId="7C0852C8" w:rsidR="00AD1F7D" w:rsidRDefault="00AD1F7D" w:rsidP="002C2E48">
      <w:pPr>
        <w:rPr>
          <w:ins w:id="234" w:author="Microsoft Office User" w:date="2022-10-04T20:49:00Z"/>
          <w:color w:val="000000" w:themeColor="text1"/>
        </w:rPr>
      </w:pPr>
      <w:r w:rsidRPr="00D63ACE">
        <w:t xml:space="preserve">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65CCA46" w14:textId="40F4C63F" w:rsidR="007943CF" w:rsidRPr="00AC72B7" w:rsidRDefault="007943CF" w:rsidP="007943CF">
      <w:ins w:id="235" w:author="Microsoft Office User" w:date="2022-10-04T20:49:00Z">
        <w:r>
          <w:t xml:space="preserve">Our access to the trial level data also allowed us to score the data in other ways than previous meta analyses. Insofar as some researchers argue that IRAP data should be scored and analyzed at the trial type level, such researchers should also quantify its reliability from data scored at the trial type level (which are akin to subscales). When scored this way, both internal consistency </w:t>
        </w:r>
      </w:ins>
      <w:ins w:id="236" w:author="Microsoft Office User" w:date="2022-10-04T20:50:00Z">
        <w:r w:rsidR="00D973AF">
          <w:t>(</w:t>
        </w:r>
        <w:r w:rsidR="00D973AF" w:rsidRPr="00D63ACE">
          <w:t xml:space="preserve">α = </w:t>
        </w:r>
        <w:r w:rsidR="00D973AF" w:rsidRPr="003875B3">
          <w:t>.</w:t>
        </w:r>
        <w:r w:rsidR="00D973AF">
          <w:t>28</w:t>
        </w:r>
        <w:r w:rsidR="00D973AF" w:rsidRPr="003875B3">
          <w:t>, 95% CI [.</w:t>
        </w:r>
        <w:r w:rsidR="00D973AF">
          <w:t>24</w:t>
        </w:r>
        <w:r w:rsidR="00D973AF" w:rsidRPr="003875B3">
          <w:t>, .</w:t>
        </w:r>
        <w:r w:rsidR="00D973AF">
          <w:t>32</w:t>
        </w:r>
        <w:r w:rsidR="00D973AF" w:rsidRPr="003875B3">
          <w:t>]</w:t>
        </w:r>
        <w:r w:rsidR="00D973AF">
          <w:t xml:space="preserve">) </w:t>
        </w:r>
      </w:ins>
      <w:ins w:id="237" w:author="Microsoft Office User" w:date="2022-10-04T20:49:00Z">
        <w:r>
          <w:t>and test-retest reliability (</w:t>
        </w:r>
        <w:r w:rsidRPr="00D63ACE">
          <w:t>ICC</w:t>
        </w:r>
        <w:r w:rsidRPr="0049587F">
          <w:rPr>
            <w:b/>
            <w:vertAlign w:val="subscript"/>
          </w:rPr>
          <w:t>[2,1]</w:t>
        </w:r>
        <w:r w:rsidRPr="00D63ACE">
          <w:t xml:space="preserve"> = </w:t>
        </w:r>
        <w:r w:rsidRPr="005D0E5C">
          <w:t>.</w:t>
        </w:r>
        <w:r>
          <w:t>19</w:t>
        </w:r>
        <w:r w:rsidRPr="005D0E5C">
          <w:t>, 95% CI [.0</w:t>
        </w:r>
        <w:r>
          <w:t>9</w:t>
        </w:r>
        <w:r w:rsidRPr="005D0E5C">
          <w:t>, .</w:t>
        </w:r>
        <w:r>
          <w:t>28</w:t>
        </w:r>
        <w:r w:rsidRPr="005D0E5C">
          <w:t>]</w:t>
        </w:r>
        <w:r>
          <w:t>) were very poor.</w:t>
        </w:r>
      </w:ins>
    </w:p>
    <w:p w14:paraId="64809E59" w14:textId="5E68633E" w:rsidR="00AD1F7D" w:rsidRPr="00CD55CB" w:rsidRDefault="00AD1F7D" w:rsidP="00A153C1">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4C700E">
        <w:instrText xml:space="preserve"> ADDIN ZOTERO_ITEM CSL_CITATION {"citationID":"q1CK71K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w:t>
      </w:r>
      <w:r>
        <w:t xml:space="preserve">static or moving. No </w:t>
      </w:r>
      <w:r w:rsidR="00CB731B">
        <w:t xml:space="preserve">evidence of a </w:t>
      </w:r>
      <w:r w:rsidR="004D394D">
        <w:t xml:space="preserve">statistically significant </w:t>
      </w:r>
      <w:r>
        <w:t xml:space="preserve">difference </w:t>
      </w:r>
      <w:r w:rsidR="004D394D">
        <w:t xml:space="preserve">was found between either </w:t>
      </w:r>
      <w:r w:rsidR="00CB731B">
        <w:t>block orders</w:t>
      </w:r>
      <w:r w:rsidR="00A153C1">
        <w:t>. While the difference between them 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 Nonetheless</w:t>
      </w:r>
      <w:r>
        <w:t>,</w:t>
      </w:r>
      <w:r w:rsidR="00A153C1">
        <w:t xml:space="preserve"> in both cases</w:t>
      </w:r>
      <w:r>
        <w:t xml:space="preserve"> internal consistency remained to be </w:t>
      </w:r>
      <w:r w:rsidR="00183D0A">
        <w:t xml:space="preserve">much </w:t>
      </w:r>
      <w:r>
        <w:t xml:space="preserve">lower than the most popular implicit measure, the IAT </w:t>
      </w:r>
      <w:r w:rsidRPr="00D63ACE">
        <w:fldChar w:fldCharType="begin"/>
      </w:r>
      <w:r w:rsidR="004C700E">
        <w:instrText xml:space="preserve"> ADDIN ZOTERO_ITEM CSL_CITATION {"citationID":"Y3Hyh6gt","properties":{"formattedCitation":"(\\uc0\\u945{} = .80: Greenwald &amp; Lai, 2020)","plainCitation":"(α = .80: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4C700E">
        <w:instrText xml:space="preserve"> ADDIN ZOTERO_ITEM CSL_CITATION {"citationID":"TB37r4XW","properties":{"formattedCitation":"(Nunnally &amp; Bernstein, 1994)","plainCitation":"(Nunnally &amp; Bernstein, 1994)","dontUpdate":true,"noteIndex":0},"citationItems":[{"id":4200,"uris":["http://zotero.org/users/1687755/items/G7ESHSYZ"],"itemData":{"id":420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07899FA2"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4C700E">
        <w:instrText xml:space="preserve"> ADDIN ZOTERO_ITEM CSL_CITATION {"citationID":"rBolp1md","properties":{"formattedCitation":"(Nosek et al., 2013)","plainCitation":"(Nosek et al., 2013)","noteIndex":0},"citationItems":[{"id":4198,"uris":["http://zotero.org/users/1687755/items/ET5IKHWG"],"itemData":{"id":4198,"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4C700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1014,"uris":["http://zotero.org/users/1687755/items/PT9UEGDD"],"itemData":{"id":1014,"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4C700E">
        <w:instrText xml:space="preserve"> ADDIN ZOTERO_ITEM CSL_CITATION {"citationID":"xYej66p0","properties":{"formattedCitation":"(Finn et al., 2016)","plainCitation":"(Finn et al., 2016)","noteIndex":0},"citationItems":[{"id":1075,"uris":["http://zotero.org/users/1687755/items/HCBWM4CC"],"itemData":{"id":107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470C0F9B"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53C9B4F0" w:rsidR="00AD1F7D" w:rsidRPr="00DC27E9" w:rsidRDefault="00AD1F7D" w:rsidP="002C2E48">
      <w:r w:rsidRPr="00D63ACE">
        <w:t xml:space="preserve">Vahey et al.’s </w:t>
      </w:r>
      <w:r w:rsidRPr="00D63ACE">
        <w:fldChar w:fldCharType="begin"/>
      </w:r>
      <w:r w:rsidR="004C700E">
        <w:instrText xml:space="preserve"> ADDIN ZOTERO_ITEM CSL_CITATION {"citationID":"mwFTZ6pK","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4C700E">
        <w:instrText xml:space="preserve"> ADDIN ZOTERO_ITEM CSL_CITATION {"citationID":"kaDtsyY3","properties":{"formattedCitation":"(Loevinger, 1957)","plainCitation":"(Loevinger, 1957)","noteIndex":0},"citationItems":[{"id":3208,"uris":["http://zotero.org/users/1687755/items/QYU8J8ZG"],"itemData":{"id":3208,"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w:t>
      </w:r>
      <w:r w:rsidRPr="00D63ACE">
        <w:lastRenderedPageBreak/>
        <w:t xml:space="preserve">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4C700E">
        <w:instrText xml:space="preserve"> ADDIN ZOTERO_ITEM CSL_CITATION {"citationID":"qla0HyvR","properties":{"formattedCitation":"(Hussey, 2020)","plainCitation":"(Hussey, 2020)","noteIndex":0},"citationItems":[{"id":4206,"uris":["http://zotero.org/users/1687755/items/ZYIN4KHW"],"itemData":{"id":4206,"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ins w:id="238" w:author="Microsoft Office User" w:date="2022-10-04T20:53:00Z">
        <w:r w:rsidR="00CA7C15">
          <w:t xml:space="preserve">, which is coherent with the current results given the </w:t>
        </w:r>
        <w:r w:rsidR="00D85D94">
          <w:t xml:space="preserve">mathematical relationship between reliability and individual level estimation </w:t>
        </w:r>
      </w:ins>
      <w:r w:rsidR="00D85D94">
        <w:fldChar w:fldCharType="begin"/>
      </w:r>
      <w:r w:rsidR="00D85D94">
        <w:instrText xml:space="preserve"> ADDIN ZOTERO_ITEM CSL_CITATION {"citationID":"Btu6c8EQ","properties":{"formattedCitation":"(Dudek, 1979)","plainCitation":"(Dudek, 1979)","noteIndex":0},"citationItems":[{"id":10918,"uris":["http://zotero.org/users/1687755/items/BKCBM2K5"],"itemData":{"id":10918,"type":"article-journal","abstract":"Monographs, texts, and guides designed to inform readers about the meanings and interpretations of test scores frequently misinform instead, because the standard error of measurement is misapplied. The standard error of measurement, ς</w:instrText>
      </w:r>
      <w:r w:rsidR="00D85D94">
        <w:rPr>
          <w:rFonts w:ascii="Cambria Math" w:hAnsi="Cambria Math" w:cs="Cambria Math"/>
        </w:rPr>
        <w:instrText>₁</w:instrText>
      </w:r>
      <w:r w:rsidR="00D85D94">
        <w:instrText>(1 - r</w:instrText>
      </w:r>
      <w:r w:rsidR="00D85D94">
        <w:rPr>
          <w:rFonts w:ascii="Cambria Math" w:hAnsi="Cambria Math" w:cs="Cambria Math"/>
        </w:rPr>
        <w:instrText>₁</w:instrText>
      </w:r>
      <w:r w:rsidR="00D85D94">
        <w:instrText>I)</w:instrText>
      </w:r>
      <w:r w:rsidR="00D85D94">
        <w:rPr>
          <w:rFonts w:ascii="Cambria" w:hAnsi="Cambria" w:cs="Cambria"/>
        </w:rPr>
        <w:instrText>½</w:instrText>
      </w:r>
      <w:r w:rsidR="00D85D94">
        <w:instrText>, is an estimate of the variability (i.e., the standard deviation) expected for observed scores when the true score is held constant. To set confidence intervals for true scores given an observed score, the appropriate standard error is that for true scores when observed scores are held constant and estimated by ς</w:instrText>
      </w:r>
      <w:r w:rsidR="00D85D94">
        <w:rPr>
          <w:rFonts w:ascii="Cambria Math" w:hAnsi="Cambria Math" w:cs="Cambria Math"/>
        </w:rPr>
        <w:instrText>₁</w:instrText>
      </w:r>
      <w:r w:rsidR="00D85D94">
        <w:instrText>[r</w:instrText>
      </w:r>
      <w:r w:rsidR="00D85D94">
        <w:rPr>
          <w:rFonts w:ascii="Cambria Math" w:hAnsi="Cambria Math" w:cs="Cambria Math"/>
        </w:rPr>
        <w:instrText>₁</w:instrText>
      </w:r>
      <w:r w:rsidR="00D85D94">
        <w:instrText>I(1 - r</w:instrText>
      </w:r>
      <w:r w:rsidR="00D85D94">
        <w:rPr>
          <w:rFonts w:ascii="Cambria Math" w:hAnsi="Cambria Math" w:cs="Cambria Math"/>
        </w:rPr>
        <w:instrText>₁</w:instrText>
      </w:r>
      <w:r w:rsidR="00D85D94">
        <w:instrText>I)]</w:instrText>
      </w:r>
      <w:r w:rsidR="00D85D94">
        <w:rPr>
          <w:rFonts w:ascii="Cambria" w:hAnsi="Cambria" w:cs="Cambria"/>
        </w:rPr>
        <w:instrText>½</w:instrText>
      </w:r>
      <w:r w:rsidR="00D85D94">
        <w:instrText xml:space="preserve">; and the interval is around the estimated true score rather than around the observed score. Except in the case of perfect reliability, the estimated true score is not the observed score, but is a value regressed toward the mean. (7 ref) (PsycINFO Database Record (c) 2016 APA, all rights reserved)","container-title":"Psychological Bulletin","DOI":"10.1037/0033-2909.86.2.335","ISSN":"1939-1455","note":"publisher-place: US\npublisher: American Psychological Association","page":"335-337","source":"APA PsycNet","title":"The continuing misinterpretation of the standard error of measurement","volume":"86","author":[{"family":"Dudek","given":"Frank J."}],"issued":{"date-parts":[["1979"]]}}}],"schema":"https://github.com/citation-style-language/schema/raw/master/csl-citation.json"} </w:instrText>
      </w:r>
      <w:r w:rsidR="00D85D94">
        <w:fldChar w:fldCharType="separate"/>
      </w:r>
      <w:r w:rsidR="00D85D94">
        <w:rPr>
          <w:noProof/>
        </w:rPr>
        <w:t>(Dudek, 1979)</w:t>
      </w:r>
      <w:r w:rsidR="00D85D94">
        <w:fldChar w:fldCharType="end"/>
      </w:r>
      <w:ins w:id="239" w:author="Microsoft Office User" w:date="2022-10-04T20:54:00Z">
        <w:r w:rsidR="00D85D94">
          <w:t>.</w:t>
        </w:r>
      </w:ins>
      <w:del w:id="240" w:author="Microsoft Office User" w:date="2022-10-04T20:53:00Z">
        <w:r w:rsidRPr="00D63ACE" w:rsidDel="00CA7C15">
          <w:delText>.</w:delText>
        </w:r>
      </w:del>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p>
    <w:p w14:paraId="52E3079E" w14:textId="77777777" w:rsidR="00AD1F7D" w:rsidRPr="00D63ACE" w:rsidRDefault="00AD1F7D" w:rsidP="002C2E48">
      <w:pPr>
        <w:pStyle w:val="Heading1"/>
      </w:pPr>
      <w:r w:rsidRPr="00D63ACE">
        <w:t>References</w:t>
      </w:r>
    </w:p>
    <w:p w14:paraId="221B741F" w14:textId="77777777" w:rsidR="00392573" w:rsidRPr="00392573" w:rsidRDefault="00AD1F7D" w:rsidP="00392573">
      <w:pPr>
        <w:pStyle w:val="Bibliography"/>
        <w:rPr>
          <w:rFonts w:cs="CMU Serif Roman"/>
        </w:rPr>
      </w:pPr>
      <w:r>
        <w:fldChar w:fldCharType="begin"/>
      </w:r>
      <w:r w:rsidR="00392573">
        <w:instrText xml:space="preserve"> ADDIN ZOTERO_BIBL {"uncited":[],"omitted":[],"custom":[]} CSL_BIBLIOGRAPHY </w:instrText>
      </w:r>
      <w:r>
        <w:fldChar w:fldCharType="separate"/>
      </w:r>
      <w:r w:rsidR="00392573" w:rsidRPr="00392573">
        <w:rPr>
          <w:rFonts w:cs="CMU Serif Roman"/>
        </w:rPr>
        <w:t xml:space="preserve">Barnes-Holmes, D., Barnes-Holmes, Y., Stewart, I., &amp; Boles, S. (2010). A sketch of the Implicit Relational Assessment Procedure (IRAP) and the Relational Elaboration and Coherence (REC) model. </w:t>
      </w:r>
      <w:r w:rsidR="00392573" w:rsidRPr="00392573">
        <w:rPr>
          <w:rFonts w:cs="CMU Serif Roman"/>
          <w:i/>
          <w:iCs/>
        </w:rPr>
        <w:t>The Psychological Record</w:t>
      </w:r>
      <w:r w:rsidR="00392573" w:rsidRPr="00392573">
        <w:rPr>
          <w:rFonts w:cs="CMU Serif Roman"/>
        </w:rPr>
        <w:t xml:space="preserve">, </w:t>
      </w:r>
      <w:r w:rsidR="00392573" w:rsidRPr="00392573">
        <w:rPr>
          <w:rFonts w:cs="CMU Serif Roman"/>
          <w:i/>
          <w:iCs/>
        </w:rPr>
        <w:t>60</w:t>
      </w:r>
      <w:r w:rsidR="00392573" w:rsidRPr="00392573">
        <w:rPr>
          <w:rFonts w:cs="CMU Serif Roman"/>
        </w:rPr>
        <w:t>, 527–542.</w:t>
      </w:r>
    </w:p>
    <w:p w14:paraId="1242885B" w14:textId="77777777" w:rsidR="00392573" w:rsidRPr="00392573" w:rsidRDefault="00392573" w:rsidP="00392573">
      <w:pPr>
        <w:pStyle w:val="Bibliography"/>
        <w:rPr>
          <w:rFonts w:cs="CMU Serif Roman"/>
        </w:rPr>
      </w:pPr>
      <w:r w:rsidRPr="00392573">
        <w:rPr>
          <w:rFonts w:cs="CMU Serif Roman"/>
        </w:rPr>
        <w:t xml:space="preserve">Barnes-Holmes, D., Waldron, D., Barnes-Holmes, Y., &amp; Stewart, I. (2009). Testing the validity of the Implicit Relational Assessment Procedure and the Implicit Association Test: Measuring attitudes toward Dublin and country life in Ireland. </w:t>
      </w:r>
      <w:r w:rsidRPr="00392573">
        <w:rPr>
          <w:rFonts w:cs="CMU Serif Roman"/>
          <w:i/>
          <w:iCs/>
        </w:rPr>
        <w:t>The Psychological Record</w:t>
      </w:r>
      <w:r w:rsidRPr="00392573">
        <w:rPr>
          <w:rFonts w:cs="CMU Serif Roman"/>
        </w:rPr>
        <w:t xml:space="preserve">, </w:t>
      </w:r>
      <w:r w:rsidRPr="00392573">
        <w:rPr>
          <w:rFonts w:cs="CMU Serif Roman"/>
          <w:i/>
          <w:iCs/>
        </w:rPr>
        <w:t>59</w:t>
      </w:r>
      <w:r w:rsidRPr="00392573">
        <w:rPr>
          <w:rFonts w:cs="CMU Serif Roman"/>
        </w:rPr>
        <w:t>(3), 389–406.</w:t>
      </w:r>
    </w:p>
    <w:p w14:paraId="1D75BC4A" w14:textId="77777777" w:rsidR="00392573" w:rsidRPr="00392573" w:rsidRDefault="00392573" w:rsidP="00392573">
      <w:pPr>
        <w:pStyle w:val="Bibliography"/>
        <w:rPr>
          <w:rFonts w:cs="CMU Serif Roman"/>
        </w:rPr>
      </w:pPr>
      <w:r w:rsidRPr="00392573">
        <w:rPr>
          <w:rFonts w:cs="CMU Serif Roman"/>
        </w:rPr>
        <w:t xml:space="preserve">De Schryver, M., Hussey, I., De Neve, J., Cartwright, A., &amp; Barnes-Holmes, D. (2018). The PIIRAP: An alternative scoring algorithm for the IRAP using a probabilistic semiparametric effect size measure. </w:t>
      </w:r>
      <w:r w:rsidRPr="00392573">
        <w:rPr>
          <w:rFonts w:cs="CMU Serif Roman"/>
          <w:i/>
          <w:iCs/>
        </w:rPr>
        <w:t>Journal of Contextual Behavioral Science</w:t>
      </w:r>
      <w:r w:rsidRPr="00392573">
        <w:rPr>
          <w:rFonts w:cs="CMU Serif Roman"/>
        </w:rPr>
        <w:t xml:space="preserve">, </w:t>
      </w:r>
      <w:r w:rsidRPr="00392573">
        <w:rPr>
          <w:rFonts w:cs="CMU Serif Roman"/>
          <w:i/>
          <w:iCs/>
        </w:rPr>
        <w:t>7</w:t>
      </w:r>
      <w:r w:rsidRPr="00392573">
        <w:rPr>
          <w:rFonts w:cs="CMU Serif Roman"/>
        </w:rPr>
        <w:t>, 97–103. https://doi.org/10.1016/j.jcbs.2018.01.001</w:t>
      </w:r>
    </w:p>
    <w:p w14:paraId="48C52352" w14:textId="77777777" w:rsidR="00392573" w:rsidRPr="00392573" w:rsidRDefault="00392573" w:rsidP="00392573">
      <w:pPr>
        <w:pStyle w:val="Bibliography"/>
        <w:rPr>
          <w:rFonts w:cs="CMU Serif Roman"/>
        </w:rPr>
      </w:pPr>
      <w:r w:rsidRPr="00392573">
        <w:rPr>
          <w:rFonts w:cs="CMU Serif Roman"/>
        </w:rPr>
        <w:t xml:space="preserve">Devezer, B., Navarro, D. J., Vandekerckhove, J., &amp; Buzbas, E. O. (2020). The case for formal methodology in scientific reform. </w:t>
      </w:r>
      <w:r w:rsidRPr="00392573">
        <w:rPr>
          <w:rFonts w:cs="CMU Serif Roman"/>
          <w:i/>
          <w:iCs/>
        </w:rPr>
        <w:t>Preprint</w:t>
      </w:r>
      <w:r w:rsidRPr="00392573">
        <w:rPr>
          <w:rFonts w:cs="CMU Serif Roman"/>
        </w:rPr>
        <w:t>. https://doi.org/10.1101/2020.04.26.048306</w:t>
      </w:r>
    </w:p>
    <w:p w14:paraId="4DE8E2B8" w14:textId="77777777" w:rsidR="00392573" w:rsidRPr="00392573" w:rsidRDefault="00392573" w:rsidP="00392573">
      <w:pPr>
        <w:pStyle w:val="Bibliography"/>
        <w:rPr>
          <w:rFonts w:cs="CMU Serif Roman"/>
        </w:rPr>
      </w:pPr>
      <w:r w:rsidRPr="00392573">
        <w:rPr>
          <w:rFonts w:cs="CMU Serif Roman"/>
        </w:rPr>
        <w:t xml:space="preserve">Drake, C. E., Kramer, S., Sain, T., Swiatek, R., Kohn, K., &amp; Murphy, M. (2015). Exploring the reliability and convergent validity of implicit racial evaluations. </w:t>
      </w:r>
      <w:r w:rsidRPr="00392573">
        <w:rPr>
          <w:rFonts w:cs="CMU Serif Roman"/>
          <w:i/>
          <w:iCs/>
        </w:rPr>
        <w:t>Behavior and Social Issues</w:t>
      </w:r>
      <w:r w:rsidRPr="00392573">
        <w:rPr>
          <w:rFonts w:cs="CMU Serif Roman"/>
        </w:rPr>
        <w:t xml:space="preserve">, </w:t>
      </w:r>
      <w:r w:rsidRPr="00392573">
        <w:rPr>
          <w:rFonts w:cs="CMU Serif Roman"/>
          <w:i/>
          <w:iCs/>
        </w:rPr>
        <w:t>24</w:t>
      </w:r>
      <w:r w:rsidRPr="00392573">
        <w:rPr>
          <w:rFonts w:cs="CMU Serif Roman"/>
        </w:rPr>
        <w:t>. https://doi.org/10.5210/bsi.v24i0.5496</w:t>
      </w:r>
    </w:p>
    <w:p w14:paraId="7A4E9631" w14:textId="77777777" w:rsidR="00392573" w:rsidRPr="00392573" w:rsidRDefault="00392573" w:rsidP="00392573">
      <w:pPr>
        <w:pStyle w:val="Bibliography"/>
        <w:rPr>
          <w:rFonts w:cs="CMU Serif Roman"/>
        </w:rPr>
      </w:pPr>
      <w:r w:rsidRPr="00392573">
        <w:rPr>
          <w:rFonts w:cs="CMU Serif Roman"/>
        </w:rPr>
        <w:t xml:space="preserve">Drake, C. E., Primeaux, S., &amp; Thomas, J. (2018). Comparing Implicit Gender Stereotypes Between Women and Men with the Implicit Relational Assessment Procedure. </w:t>
      </w:r>
      <w:r w:rsidRPr="00392573">
        <w:rPr>
          <w:rFonts w:cs="CMU Serif Roman"/>
          <w:i/>
          <w:iCs/>
        </w:rPr>
        <w:t>Gender Issues</w:t>
      </w:r>
      <w:r w:rsidRPr="00392573">
        <w:rPr>
          <w:rFonts w:cs="CMU Serif Roman"/>
        </w:rPr>
        <w:t xml:space="preserve">, </w:t>
      </w:r>
      <w:r w:rsidRPr="00392573">
        <w:rPr>
          <w:rFonts w:cs="CMU Serif Roman"/>
          <w:i/>
          <w:iCs/>
        </w:rPr>
        <w:t>35</w:t>
      </w:r>
      <w:r w:rsidRPr="00392573">
        <w:rPr>
          <w:rFonts w:cs="CMU Serif Roman"/>
        </w:rPr>
        <w:t>(1), 3–20. https://doi.org/10.1007/s12147-017-9189-6</w:t>
      </w:r>
    </w:p>
    <w:p w14:paraId="33E4BE7A" w14:textId="77777777" w:rsidR="00392573" w:rsidRPr="00392573" w:rsidRDefault="00392573" w:rsidP="00392573">
      <w:pPr>
        <w:pStyle w:val="Bibliography"/>
        <w:rPr>
          <w:rFonts w:cs="CMU Serif Roman"/>
        </w:rPr>
      </w:pPr>
      <w:r w:rsidRPr="00392573">
        <w:rPr>
          <w:rFonts w:cs="CMU Serif Roman"/>
        </w:rPr>
        <w:t xml:space="preserve">Drake, C. E., Seymour, K. H., &amp; Habib, R. (2016). Testing the IRAP: Exploring the Reliability and Fakability of an Idiographic Approach to Interpersonal Attitudes. </w:t>
      </w:r>
      <w:r w:rsidRPr="00392573">
        <w:rPr>
          <w:rFonts w:cs="CMU Serif Roman"/>
          <w:i/>
          <w:iCs/>
        </w:rPr>
        <w:t>The Psychological Record</w:t>
      </w:r>
      <w:r w:rsidRPr="00392573">
        <w:rPr>
          <w:rFonts w:cs="CMU Serif Roman"/>
        </w:rPr>
        <w:t xml:space="preserve">, </w:t>
      </w:r>
      <w:r w:rsidRPr="00392573">
        <w:rPr>
          <w:rFonts w:cs="CMU Serif Roman"/>
          <w:i/>
          <w:iCs/>
        </w:rPr>
        <w:t>66</w:t>
      </w:r>
      <w:r w:rsidRPr="00392573">
        <w:rPr>
          <w:rFonts w:cs="CMU Serif Roman"/>
        </w:rPr>
        <w:t>(1), 153–163. https://doi.org/10.1007/s40732-015-0160-1</w:t>
      </w:r>
    </w:p>
    <w:p w14:paraId="696C1EB7" w14:textId="77777777" w:rsidR="00392573" w:rsidRPr="00392573" w:rsidRDefault="00392573" w:rsidP="00392573">
      <w:pPr>
        <w:pStyle w:val="Bibliography"/>
        <w:rPr>
          <w:rFonts w:cs="CMU Serif Roman"/>
        </w:rPr>
      </w:pPr>
      <w:r w:rsidRPr="00392573">
        <w:rPr>
          <w:rFonts w:cs="CMU Serif Roman"/>
        </w:rPr>
        <w:t xml:space="preserve">Dudek, F. J. (1979). The continuing misinterpretation of the standard error of measurement. </w:t>
      </w:r>
      <w:r w:rsidRPr="00392573">
        <w:rPr>
          <w:rFonts w:cs="CMU Serif Roman"/>
          <w:i/>
          <w:iCs/>
        </w:rPr>
        <w:t>Psychological Bulletin</w:t>
      </w:r>
      <w:r w:rsidRPr="00392573">
        <w:rPr>
          <w:rFonts w:cs="CMU Serif Roman"/>
        </w:rPr>
        <w:t xml:space="preserve">, </w:t>
      </w:r>
      <w:r w:rsidRPr="00392573">
        <w:rPr>
          <w:rFonts w:cs="CMU Serif Roman"/>
          <w:i/>
          <w:iCs/>
        </w:rPr>
        <w:t>86</w:t>
      </w:r>
      <w:r w:rsidRPr="00392573">
        <w:rPr>
          <w:rFonts w:cs="CMU Serif Roman"/>
        </w:rPr>
        <w:t>, 335–337. https://doi.org/10.1037/0033-2909.86.2.335</w:t>
      </w:r>
    </w:p>
    <w:p w14:paraId="73E34EDC" w14:textId="77777777" w:rsidR="00392573" w:rsidRPr="00392573" w:rsidRDefault="00392573" w:rsidP="00392573">
      <w:pPr>
        <w:pStyle w:val="Bibliography"/>
        <w:rPr>
          <w:rFonts w:cs="CMU Serif Roman"/>
        </w:rPr>
      </w:pPr>
      <w:r w:rsidRPr="00392573">
        <w:rPr>
          <w:rFonts w:cs="CMU Serif Roman"/>
        </w:rPr>
        <w:t xml:space="preserve">Finn, M., Barnes-Holmes, D., Hussey, I., &amp; Graddy, J. (2016). Exploring the Behavioral Dynamics of the Implicit Relational Assessment Procedure: The </w:t>
      </w:r>
      <w:r w:rsidRPr="00392573">
        <w:rPr>
          <w:rFonts w:cs="CMU Serif Roman"/>
        </w:rPr>
        <w:t xml:space="preserve">Impact of Three Types of Introductory Rules. </w:t>
      </w:r>
      <w:r w:rsidRPr="00392573">
        <w:rPr>
          <w:rFonts w:cs="CMU Serif Roman"/>
          <w:i/>
          <w:iCs/>
        </w:rPr>
        <w:t>The Psychological Record</w:t>
      </w:r>
      <w:r w:rsidRPr="00392573">
        <w:rPr>
          <w:rFonts w:cs="CMU Serif Roman"/>
        </w:rPr>
        <w:t>, 1–13.</w:t>
      </w:r>
    </w:p>
    <w:p w14:paraId="72553BD7" w14:textId="77777777" w:rsidR="00392573" w:rsidRPr="00392573" w:rsidRDefault="00392573" w:rsidP="00392573">
      <w:pPr>
        <w:pStyle w:val="Bibliography"/>
        <w:rPr>
          <w:rFonts w:cs="CMU Serif Roman"/>
        </w:rPr>
      </w:pPr>
      <w:r w:rsidRPr="00392573">
        <w:rPr>
          <w:rFonts w:cs="CMU Serif Roman"/>
        </w:rPr>
        <w:t xml:space="preserve">Flake, J. K., &amp; Fried, E. I. (2019). </w:t>
      </w:r>
      <w:r w:rsidRPr="00392573">
        <w:rPr>
          <w:rFonts w:cs="CMU Serif Roman"/>
          <w:i/>
          <w:iCs/>
        </w:rPr>
        <w:t>Measurement Schmeasurement: Questionable Measurement Practices and How to Avoid Them</w:t>
      </w:r>
      <w:r w:rsidRPr="00392573">
        <w:rPr>
          <w:rFonts w:cs="CMU Serif Roman"/>
        </w:rPr>
        <w:t xml:space="preserve">. </w:t>
      </w:r>
      <w:r w:rsidRPr="00392573">
        <w:rPr>
          <w:rFonts w:cs="CMU Serif Roman"/>
          <w:i/>
          <w:iCs/>
        </w:rPr>
        <w:t>Preprint</w:t>
      </w:r>
      <w:r w:rsidRPr="00392573">
        <w:rPr>
          <w:rFonts w:cs="CMU Serif Roman"/>
        </w:rPr>
        <w:t>. https://doi.org/10.31234/osf.io/hs7wm</w:t>
      </w:r>
    </w:p>
    <w:p w14:paraId="4AE592ED" w14:textId="77777777" w:rsidR="00392573" w:rsidRPr="00392573" w:rsidRDefault="00392573" w:rsidP="00392573">
      <w:pPr>
        <w:pStyle w:val="Bibliography"/>
        <w:rPr>
          <w:rFonts w:cs="CMU Serif Roman"/>
        </w:rPr>
      </w:pPr>
      <w:r w:rsidRPr="00392573">
        <w:rPr>
          <w:rFonts w:cs="CMU Serif Roman"/>
        </w:rPr>
        <w:t xml:space="preserve">Gawronski, B., &amp; De Houwer, J. (2011). Implicit measures in social and personality psychology. In C. M. Judd (Ed.), </w:t>
      </w:r>
      <w:r w:rsidRPr="00392573">
        <w:rPr>
          <w:rFonts w:cs="CMU Serif Roman"/>
          <w:i/>
          <w:iCs/>
        </w:rPr>
        <w:t>Handbook of research methods in social and personality psychology</w:t>
      </w:r>
      <w:r w:rsidRPr="00392573">
        <w:rPr>
          <w:rFonts w:cs="CMU Serif Roman"/>
        </w:rPr>
        <w:t xml:space="preserve"> (Vol. 2). Cambridge University Press. 10.1017/CBO9780511996481.016</w:t>
      </w:r>
    </w:p>
    <w:p w14:paraId="6442769F" w14:textId="77777777" w:rsidR="00392573" w:rsidRPr="00392573" w:rsidRDefault="00392573" w:rsidP="00392573">
      <w:pPr>
        <w:pStyle w:val="Bibliography"/>
        <w:rPr>
          <w:rFonts w:cs="CMU Serif Roman"/>
        </w:rPr>
      </w:pPr>
      <w:r w:rsidRPr="00392573">
        <w:rPr>
          <w:rFonts w:cs="CMU Serif Roman"/>
        </w:rPr>
        <w:t xml:space="preserve">Golijani-Moghaddam, N., Hart, A., &amp; Dawson, D. L. (2013). The Implicit Relational Assessment Procedure: Emerging reliability and validity data. </w:t>
      </w:r>
      <w:r w:rsidRPr="00392573">
        <w:rPr>
          <w:rFonts w:cs="CMU Serif Roman"/>
          <w:i/>
          <w:iCs/>
        </w:rPr>
        <w:t>Journal of Contextual Behavioral Science</w:t>
      </w:r>
      <w:r w:rsidRPr="00392573">
        <w:rPr>
          <w:rFonts w:cs="CMU Serif Roman"/>
        </w:rPr>
        <w:t xml:space="preserve">, </w:t>
      </w:r>
      <w:r w:rsidRPr="00392573">
        <w:rPr>
          <w:rFonts w:cs="CMU Serif Roman"/>
          <w:i/>
          <w:iCs/>
        </w:rPr>
        <w:t>2</w:t>
      </w:r>
      <w:r w:rsidRPr="00392573">
        <w:rPr>
          <w:rFonts w:cs="CMU Serif Roman"/>
        </w:rPr>
        <w:t>(3–4), 105–119. https://doi.org/10.1016/j.jcbs.2013.05.002</w:t>
      </w:r>
    </w:p>
    <w:p w14:paraId="64CD9A82" w14:textId="77777777" w:rsidR="00392573" w:rsidRPr="00392573" w:rsidRDefault="00392573" w:rsidP="00392573">
      <w:pPr>
        <w:pStyle w:val="Bibliography"/>
        <w:rPr>
          <w:rFonts w:cs="CMU Serif Roman"/>
        </w:rPr>
      </w:pPr>
      <w:r w:rsidRPr="00392573">
        <w:rPr>
          <w:rFonts w:cs="CMU Serif Roman"/>
        </w:rPr>
        <w:t xml:space="preserve">Greenwald, A. G., &amp; Banaji, M. R. (1995). Implicit social cognition: Attitudes, self-esteem, and stereotypes. </w:t>
      </w:r>
      <w:r w:rsidRPr="00392573">
        <w:rPr>
          <w:rFonts w:cs="CMU Serif Roman"/>
          <w:i/>
          <w:iCs/>
        </w:rPr>
        <w:t>Psychological Review</w:t>
      </w:r>
      <w:r w:rsidRPr="00392573">
        <w:rPr>
          <w:rFonts w:cs="CMU Serif Roman"/>
        </w:rPr>
        <w:t xml:space="preserve">, </w:t>
      </w:r>
      <w:r w:rsidRPr="00392573">
        <w:rPr>
          <w:rFonts w:cs="CMU Serif Roman"/>
          <w:i/>
          <w:iCs/>
        </w:rPr>
        <w:t>102</w:t>
      </w:r>
      <w:r w:rsidRPr="00392573">
        <w:rPr>
          <w:rFonts w:cs="CMU Serif Roman"/>
        </w:rPr>
        <w:t>(1), 4.</w:t>
      </w:r>
    </w:p>
    <w:p w14:paraId="3EAD6AE2" w14:textId="77777777" w:rsidR="00392573" w:rsidRPr="00392573" w:rsidRDefault="00392573" w:rsidP="00392573">
      <w:pPr>
        <w:pStyle w:val="Bibliography"/>
        <w:rPr>
          <w:rFonts w:cs="CMU Serif Roman"/>
        </w:rPr>
      </w:pPr>
      <w:r w:rsidRPr="00392573">
        <w:rPr>
          <w:rFonts w:cs="CMU Serif Roman"/>
        </w:rPr>
        <w:t xml:space="preserve">Greenwald, A. G., &amp; Lai, C. K. (2020). Implicit Social Cognition. </w:t>
      </w:r>
      <w:r w:rsidRPr="00392573">
        <w:rPr>
          <w:rFonts w:cs="CMU Serif Roman"/>
          <w:i/>
          <w:iCs/>
        </w:rPr>
        <w:t>Annual Review of Psychology</w:t>
      </w:r>
      <w:r w:rsidRPr="00392573">
        <w:rPr>
          <w:rFonts w:cs="CMU Serif Roman"/>
        </w:rPr>
        <w:t xml:space="preserve">, </w:t>
      </w:r>
      <w:r w:rsidRPr="00392573">
        <w:rPr>
          <w:rFonts w:cs="CMU Serif Roman"/>
          <w:i/>
          <w:iCs/>
        </w:rPr>
        <w:t>71</w:t>
      </w:r>
      <w:r w:rsidRPr="00392573">
        <w:rPr>
          <w:rFonts w:cs="CMU Serif Roman"/>
        </w:rPr>
        <w:t>(1), 419–445. https://doi.org/10.1146/annurev-psych-010419-050837</w:t>
      </w:r>
    </w:p>
    <w:p w14:paraId="1DEA2B08" w14:textId="77777777" w:rsidR="00392573" w:rsidRPr="00392573" w:rsidRDefault="00392573" w:rsidP="00392573">
      <w:pPr>
        <w:pStyle w:val="Bibliography"/>
        <w:rPr>
          <w:rFonts w:cs="CMU Serif Roman"/>
        </w:rPr>
      </w:pPr>
      <w:r w:rsidRPr="00392573">
        <w:rPr>
          <w:rFonts w:cs="CMU Serif Roman"/>
        </w:rPr>
        <w:t xml:space="preserve">Greenwald, A. G., McGhee, D. E., &amp; Schwartz, J. L. (1998). Measuring individual differences in implicit cognition: The Implicit Association Test. </w:t>
      </w:r>
      <w:r w:rsidRPr="00392573">
        <w:rPr>
          <w:rFonts w:cs="CMU Serif Roman"/>
          <w:i/>
          <w:iCs/>
        </w:rPr>
        <w:t>Journal of Personality and Social Psychology</w:t>
      </w:r>
      <w:r w:rsidRPr="00392573">
        <w:rPr>
          <w:rFonts w:cs="CMU Serif Roman"/>
        </w:rPr>
        <w:t xml:space="preserve">, </w:t>
      </w:r>
      <w:r w:rsidRPr="00392573">
        <w:rPr>
          <w:rFonts w:cs="CMU Serif Roman"/>
          <w:i/>
          <w:iCs/>
        </w:rPr>
        <w:t>74</w:t>
      </w:r>
      <w:r w:rsidRPr="00392573">
        <w:rPr>
          <w:rFonts w:cs="CMU Serif Roman"/>
        </w:rPr>
        <w:t>(6), 1464–1480. https://doi.org/10.1037/0022-3514.74.6.1464</w:t>
      </w:r>
    </w:p>
    <w:p w14:paraId="3B819DF6" w14:textId="77777777" w:rsidR="00392573" w:rsidRPr="00392573" w:rsidRDefault="00392573" w:rsidP="00392573">
      <w:pPr>
        <w:pStyle w:val="Bibliography"/>
        <w:rPr>
          <w:rFonts w:cs="CMU Serif Roman"/>
        </w:rPr>
      </w:pPr>
      <w:r w:rsidRPr="00392573">
        <w:rPr>
          <w:rFonts w:cs="CMU Serif Roman"/>
        </w:rPr>
        <w:t xml:space="preserve">Hussey, I. (2020). The IRAP is not suitable for individual use. </w:t>
      </w:r>
      <w:r w:rsidRPr="00392573">
        <w:rPr>
          <w:rFonts w:cs="CMU Serif Roman"/>
          <w:i/>
          <w:iCs/>
        </w:rPr>
        <w:t>Preprint</w:t>
      </w:r>
      <w:r w:rsidRPr="00392573">
        <w:rPr>
          <w:rFonts w:cs="CMU Serif Roman"/>
        </w:rPr>
        <w:t>. https://doi.org/10.31234/osf.io/w2ygr</w:t>
      </w:r>
    </w:p>
    <w:p w14:paraId="7695A7DA" w14:textId="77777777" w:rsidR="00392573" w:rsidRPr="00392573" w:rsidRDefault="00392573" w:rsidP="00392573">
      <w:pPr>
        <w:pStyle w:val="Bibliography"/>
        <w:rPr>
          <w:rFonts w:cs="CMU Serif Roman"/>
        </w:rPr>
      </w:pPr>
      <w:r w:rsidRPr="00392573">
        <w:rPr>
          <w:rFonts w:cs="CMU Serif Roman"/>
        </w:rPr>
        <w:t xml:space="preserve">Hussey, I. (2022). </w:t>
      </w:r>
      <w:r w:rsidRPr="00392573">
        <w:rPr>
          <w:rFonts w:cs="CMU Serif Roman"/>
          <w:i/>
          <w:iCs/>
        </w:rPr>
        <w:t>A reproducible systematic review of research using the Implicit Relational Assessment Procedure (IRAP)</w:t>
      </w:r>
      <w:r w:rsidRPr="00392573">
        <w:rPr>
          <w:rFonts w:cs="CMU Serif Roman"/>
        </w:rPr>
        <w:t>. https://doi.org/10.17605/OSF.IO/TNA8S</w:t>
      </w:r>
    </w:p>
    <w:p w14:paraId="66554CF4" w14:textId="77777777" w:rsidR="00392573" w:rsidRPr="00392573" w:rsidRDefault="00392573" w:rsidP="00392573">
      <w:pPr>
        <w:pStyle w:val="Bibliography"/>
        <w:rPr>
          <w:rFonts w:cs="CMU Serif Roman"/>
        </w:rPr>
      </w:pPr>
      <w:r w:rsidRPr="00392573">
        <w:rPr>
          <w:rFonts w:cs="CMU Serif Roman"/>
        </w:rPr>
        <w:t xml:space="preserve">Hussey, I., Daly, T., &amp; Barnes-Holmes, D. (2015). Life is Good, But Death Ain’t Bad Either: Counter-Intuitive Implicit Biases to Death in a Normative Population. </w:t>
      </w:r>
      <w:r w:rsidRPr="00392573">
        <w:rPr>
          <w:rFonts w:cs="CMU Serif Roman"/>
          <w:i/>
          <w:iCs/>
        </w:rPr>
        <w:t>The Psychological Record</w:t>
      </w:r>
      <w:r w:rsidRPr="00392573">
        <w:rPr>
          <w:rFonts w:cs="CMU Serif Roman"/>
        </w:rPr>
        <w:t xml:space="preserve">, </w:t>
      </w:r>
      <w:r w:rsidRPr="00392573">
        <w:rPr>
          <w:rFonts w:cs="CMU Serif Roman"/>
          <w:i/>
          <w:iCs/>
        </w:rPr>
        <w:t>65</w:t>
      </w:r>
      <w:r w:rsidRPr="00392573">
        <w:rPr>
          <w:rFonts w:cs="CMU Serif Roman"/>
        </w:rPr>
        <w:t>(4), 731–742. https://doi.org/10.1007/s40732-015-0142-3</w:t>
      </w:r>
    </w:p>
    <w:p w14:paraId="71762918" w14:textId="77777777" w:rsidR="00392573" w:rsidRPr="00392573" w:rsidRDefault="00392573" w:rsidP="00392573">
      <w:pPr>
        <w:pStyle w:val="Bibliography"/>
        <w:rPr>
          <w:rFonts w:cs="CMU Serif Roman"/>
        </w:rPr>
      </w:pPr>
      <w:r w:rsidRPr="00392573">
        <w:rPr>
          <w:rFonts w:cs="CMU Serif Roman"/>
        </w:rPr>
        <w:t xml:space="preserve">Hussey, I., &amp; Hughes, S. (2020). Hidden Invalidity Among 15 Commonly Used Measures in Social and Personality Psychology. </w:t>
      </w:r>
      <w:r w:rsidRPr="00392573">
        <w:rPr>
          <w:rFonts w:cs="CMU Serif Roman"/>
          <w:i/>
          <w:iCs/>
        </w:rPr>
        <w:t>Advances in Methods and Practices in Psychological Science</w:t>
      </w:r>
      <w:r w:rsidRPr="00392573">
        <w:rPr>
          <w:rFonts w:cs="CMU Serif Roman"/>
        </w:rPr>
        <w:t>, 2515245919882903. https://doi.org/10.1177/2515245919882903</w:t>
      </w:r>
    </w:p>
    <w:p w14:paraId="5D13729B" w14:textId="77777777" w:rsidR="00392573" w:rsidRPr="00392573" w:rsidRDefault="00392573" w:rsidP="00392573">
      <w:pPr>
        <w:pStyle w:val="Bibliography"/>
        <w:rPr>
          <w:rFonts w:cs="CMU Serif Roman"/>
        </w:rPr>
      </w:pPr>
      <w:r w:rsidRPr="00392573">
        <w:rPr>
          <w:rFonts w:cs="CMU Serif Roman"/>
        </w:rPr>
        <w:t xml:space="preserve">Hussey, I., Mhaoileoin, D. N., Barnes-Holmes, D., Ohtsuki, T., Kishita, N., Hughes, S., &amp; Murphy, C. (2016). The IRAP Is Nonrelative but not Acontextual: Changes to the Contrast Category Influence Men’s Dehumanization of Women. </w:t>
      </w:r>
      <w:r w:rsidRPr="00392573">
        <w:rPr>
          <w:rFonts w:cs="CMU Serif Roman"/>
          <w:i/>
          <w:iCs/>
        </w:rPr>
        <w:t>The Psychological Record</w:t>
      </w:r>
      <w:r w:rsidRPr="00392573">
        <w:rPr>
          <w:rFonts w:cs="CMU Serif Roman"/>
        </w:rPr>
        <w:t xml:space="preserve">, </w:t>
      </w:r>
      <w:r w:rsidRPr="00392573">
        <w:rPr>
          <w:rFonts w:cs="CMU Serif Roman"/>
          <w:i/>
          <w:iCs/>
        </w:rPr>
        <w:t>66</w:t>
      </w:r>
      <w:r w:rsidRPr="00392573">
        <w:rPr>
          <w:rFonts w:cs="CMU Serif Roman"/>
        </w:rPr>
        <w:t>(2), 291–299. https://doi.org/10.1007/s40732-016-0171-6</w:t>
      </w:r>
    </w:p>
    <w:p w14:paraId="4E208BEF" w14:textId="77777777" w:rsidR="00392573" w:rsidRPr="00392573" w:rsidRDefault="00392573" w:rsidP="00392573">
      <w:pPr>
        <w:pStyle w:val="Bibliography"/>
        <w:rPr>
          <w:rFonts w:cs="CMU Serif Roman"/>
        </w:rPr>
      </w:pPr>
      <w:r w:rsidRPr="00392573">
        <w:rPr>
          <w:rFonts w:cs="CMU Serif Roman"/>
        </w:rPr>
        <w:t xml:space="preserve">Hussey, I., Thompson, M., McEnteggart, C., Barnes-Holmes, D., &amp; Barnes-Holmes, Y. (2015). </w:t>
      </w:r>
      <w:r w:rsidRPr="00392573">
        <w:rPr>
          <w:rFonts w:cs="CMU Serif Roman"/>
        </w:rPr>
        <w:lastRenderedPageBreak/>
        <w:t xml:space="preserve">Interpreting and inverting with less cursing: A guide to interpreting IRAP data. </w:t>
      </w:r>
      <w:r w:rsidRPr="00392573">
        <w:rPr>
          <w:rFonts w:cs="CMU Serif Roman"/>
          <w:i/>
          <w:iCs/>
        </w:rPr>
        <w:t>Journal of Contextual Behavioral Science</w:t>
      </w:r>
      <w:r w:rsidRPr="00392573">
        <w:rPr>
          <w:rFonts w:cs="CMU Serif Roman"/>
        </w:rPr>
        <w:t xml:space="preserve">, </w:t>
      </w:r>
      <w:r w:rsidRPr="00392573">
        <w:rPr>
          <w:rFonts w:cs="CMU Serif Roman"/>
          <w:i/>
          <w:iCs/>
        </w:rPr>
        <w:t>4</w:t>
      </w:r>
      <w:r w:rsidRPr="00392573">
        <w:rPr>
          <w:rFonts w:cs="CMU Serif Roman"/>
        </w:rPr>
        <w:t>(3), 157–162. https://doi.org/10.1016/j.jcbs.2015.05.001</w:t>
      </w:r>
    </w:p>
    <w:p w14:paraId="51A531AE" w14:textId="77777777" w:rsidR="00392573" w:rsidRPr="00392573" w:rsidRDefault="00392573" w:rsidP="00392573">
      <w:pPr>
        <w:pStyle w:val="Bibliography"/>
        <w:rPr>
          <w:rFonts w:cs="CMU Serif Roman"/>
        </w:rPr>
      </w:pPr>
      <w:r w:rsidRPr="00392573">
        <w:rPr>
          <w:rFonts w:cs="CMU Serif Roman"/>
        </w:rPr>
        <w:t xml:space="preserve">Loevinger, J. (1957). Objective Tests as Instruments of Psychological Theory. </w:t>
      </w:r>
      <w:r w:rsidRPr="00392573">
        <w:rPr>
          <w:rFonts w:cs="CMU Serif Roman"/>
          <w:i/>
          <w:iCs/>
        </w:rPr>
        <w:t>Psychological Reports</w:t>
      </w:r>
      <w:r w:rsidRPr="00392573">
        <w:rPr>
          <w:rFonts w:cs="CMU Serif Roman"/>
        </w:rPr>
        <w:t xml:space="preserve">, </w:t>
      </w:r>
      <w:r w:rsidRPr="00392573">
        <w:rPr>
          <w:rFonts w:cs="CMU Serif Roman"/>
          <w:i/>
          <w:iCs/>
        </w:rPr>
        <w:t>3</w:t>
      </w:r>
      <w:r w:rsidRPr="00392573">
        <w:rPr>
          <w:rFonts w:cs="CMU Serif Roman"/>
        </w:rPr>
        <w:t>(3), 635–694. https://doi.org/10.2466/pr0.1957.3.3.635</w:t>
      </w:r>
    </w:p>
    <w:p w14:paraId="496FC297" w14:textId="77777777" w:rsidR="00392573" w:rsidRPr="00392573" w:rsidRDefault="00392573" w:rsidP="00392573">
      <w:pPr>
        <w:pStyle w:val="Bibliography"/>
        <w:rPr>
          <w:rFonts w:cs="CMU Serif Roman"/>
        </w:rPr>
      </w:pPr>
      <w:r w:rsidRPr="00392573">
        <w:rPr>
          <w:rFonts w:cs="CMU Serif Roman"/>
        </w:rPr>
        <w:t xml:space="preserve">McKenna, I. M., Barnes-Holmes, D., Barnes-Holmes, Y., &amp; Stewart, I. (2007). Testing the fake-ability of the Implicit Relational Assessment Procedure (IRAP): The first study. </w:t>
      </w:r>
      <w:r w:rsidRPr="00392573">
        <w:rPr>
          <w:rFonts w:cs="CMU Serif Roman"/>
          <w:i/>
          <w:iCs/>
        </w:rPr>
        <w:t>International Journal of Psychology and Psychological Therapy</w:t>
      </w:r>
      <w:r w:rsidRPr="00392573">
        <w:rPr>
          <w:rFonts w:cs="CMU Serif Roman"/>
        </w:rPr>
        <w:t xml:space="preserve">, </w:t>
      </w:r>
      <w:r w:rsidRPr="00392573">
        <w:rPr>
          <w:rFonts w:cs="CMU Serif Roman"/>
          <w:i/>
          <w:iCs/>
        </w:rPr>
        <w:t>7</w:t>
      </w:r>
      <w:r w:rsidRPr="00392573">
        <w:rPr>
          <w:rFonts w:cs="CMU Serif Roman"/>
        </w:rPr>
        <w:t>(2), 253–268.</w:t>
      </w:r>
    </w:p>
    <w:p w14:paraId="5F8907A6" w14:textId="77777777" w:rsidR="00392573" w:rsidRPr="00392573" w:rsidRDefault="00392573" w:rsidP="00392573">
      <w:pPr>
        <w:pStyle w:val="Bibliography"/>
        <w:rPr>
          <w:rFonts w:cs="CMU Serif Roman"/>
        </w:rPr>
      </w:pPr>
      <w:r w:rsidRPr="00392573">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392573">
        <w:rPr>
          <w:rFonts w:cs="CMU Serif Roman"/>
          <w:i/>
          <w:iCs/>
        </w:rPr>
        <w:t>Journal of Behavior Therapy and Experimental Psychiatry</w:t>
      </w:r>
      <w:r w:rsidRPr="00392573">
        <w:rPr>
          <w:rFonts w:cs="CMU Serif Roman"/>
        </w:rPr>
        <w:t xml:space="preserve">, </w:t>
      </w:r>
      <w:r w:rsidRPr="00392573">
        <w:rPr>
          <w:rFonts w:cs="CMU Serif Roman"/>
          <w:i/>
          <w:iCs/>
        </w:rPr>
        <w:t>43</w:t>
      </w:r>
      <w:r w:rsidRPr="00392573">
        <w:rPr>
          <w:rFonts w:cs="CMU Serif Roman"/>
        </w:rPr>
        <w:t>(3), 922–930. https://doi.org/10.1016/j.jbtep.2012.02.001</w:t>
      </w:r>
    </w:p>
    <w:p w14:paraId="26F7619E" w14:textId="77777777" w:rsidR="00392573" w:rsidRPr="00392573" w:rsidRDefault="00392573" w:rsidP="00392573">
      <w:pPr>
        <w:pStyle w:val="Bibliography"/>
        <w:rPr>
          <w:rFonts w:cs="CMU Serif Roman"/>
        </w:rPr>
      </w:pPr>
      <w:r w:rsidRPr="00392573">
        <w:rPr>
          <w:rFonts w:cs="CMU Serif Roman"/>
        </w:rPr>
        <w:t xml:space="preserve">Nosek, B. A., Bar-Anan, Y., Sriram, N., &amp; Greenwald, A. G. (2013). Understanding and using the Brief Implicit Association Test: Recommended scoring procedures. </w:t>
      </w:r>
      <w:r w:rsidRPr="00392573">
        <w:rPr>
          <w:rFonts w:cs="CMU Serif Roman"/>
          <w:i/>
          <w:iCs/>
        </w:rPr>
        <w:t>Preprint</w:t>
      </w:r>
      <w:r w:rsidRPr="00392573">
        <w:rPr>
          <w:rFonts w:cs="CMU Serif Roman"/>
        </w:rPr>
        <w:t>. http://ssrn.com/abstract=2196002</w:t>
      </w:r>
    </w:p>
    <w:p w14:paraId="7B68BCF7" w14:textId="77777777" w:rsidR="00392573" w:rsidRPr="00392573" w:rsidRDefault="00392573" w:rsidP="00392573">
      <w:pPr>
        <w:pStyle w:val="Bibliography"/>
        <w:rPr>
          <w:rFonts w:cs="CMU Serif Roman"/>
        </w:rPr>
      </w:pPr>
      <w:r w:rsidRPr="00392573">
        <w:rPr>
          <w:rFonts w:cs="CMU Serif Roman"/>
        </w:rPr>
        <w:t xml:space="preserve">Nosek, B. A., Hawkins, C. B., &amp; Frazier, R. S. (2011). Implicit social cognition: From measures to mechanisms. </w:t>
      </w:r>
      <w:r w:rsidRPr="00392573">
        <w:rPr>
          <w:rFonts w:cs="CMU Serif Roman"/>
          <w:i/>
          <w:iCs/>
        </w:rPr>
        <w:t>Trends in Cognitive Sciences</w:t>
      </w:r>
      <w:r w:rsidRPr="00392573">
        <w:rPr>
          <w:rFonts w:cs="CMU Serif Roman"/>
        </w:rPr>
        <w:t xml:space="preserve">, </w:t>
      </w:r>
      <w:r w:rsidRPr="00392573">
        <w:rPr>
          <w:rFonts w:cs="CMU Serif Roman"/>
          <w:i/>
          <w:iCs/>
        </w:rPr>
        <w:t>15</w:t>
      </w:r>
      <w:r w:rsidRPr="00392573">
        <w:rPr>
          <w:rFonts w:cs="CMU Serif Roman"/>
        </w:rPr>
        <w:t>(4), 152–159. https://doi.org/10.1016/j.tics.2011.01.005</w:t>
      </w:r>
    </w:p>
    <w:p w14:paraId="7C265660" w14:textId="77777777" w:rsidR="00392573" w:rsidRPr="00392573" w:rsidRDefault="00392573" w:rsidP="00392573">
      <w:pPr>
        <w:pStyle w:val="Bibliography"/>
        <w:rPr>
          <w:rFonts w:cs="CMU Serif Roman"/>
        </w:rPr>
      </w:pPr>
      <w:r w:rsidRPr="00392573">
        <w:rPr>
          <w:rFonts w:cs="CMU Serif Roman"/>
        </w:rPr>
        <w:t xml:space="preserve">Nunnally, J., &amp; Bernstein, I. (1994). </w:t>
      </w:r>
      <w:r w:rsidRPr="00392573">
        <w:rPr>
          <w:rFonts w:cs="CMU Serif Roman"/>
          <w:i/>
          <w:iCs/>
        </w:rPr>
        <w:t>Psychometric Theory</w:t>
      </w:r>
      <w:r w:rsidRPr="00392573">
        <w:rPr>
          <w:rFonts w:cs="CMU Serif Roman"/>
        </w:rPr>
        <w:t xml:space="preserve"> (3rd edition). McGraw-Hill.</w:t>
      </w:r>
    </w:p>
    <w:p w14:paraId="65CC8A72" w14:textId="77777777" w:rsidR="00392573" w:rsidRPr="00392573" w:rsidRDefault="00392573" w:rsidP="00392573">
      <w:pPr>
        <w:pStyle w:val="Bibliography"/>
        <w:rPr>
          <w:rFonts w:cs="CMU Serif Roman"/>
        </w:rPr>
      </w:pPr>
      <w:r w:rsidRPr="00392573">
        <w:rPr>
          <w:rFonts w:cs="CMU Serif Roman"/>
        </w:rPr>
        <w:t xml:space="preserve">Olkin, I., Dahabreh, I. J., &amp; Trikalinos, T. A. (2012). GOSH - a graphical display of study heterogeneity. </w:t>
      </w:r>
      <w:r w:rsidRPr="00392573">
        <w:rPr>
          <w:rFonts w:cs="CMU Serif Roman"/>
          <w:i/>
          <w:iCs/>
        </w:rPr>
        <w:t>Research Synthesis Methods</w:t>
      </w:r>
      <w:r w:rsidRPr="00392573">
        <w:rPr>
          <w:rFonts w:cs="CMU Serif Roman"/>
        </w:rPr>
        <w:t xml:space="preserve">, </w:t>
      </w:r>
      <w:r w:rsidRPr="00392573">
        <w:rPr>
          <w:rFonts w:cs="CMU Serif Roman"/>
          <w:i/>
          <w:iCs/>
        </w:rPr>
        <w:t>3</w:t>
      </w:r>
      <w:r w:rsidRPr="00392573">
        <w:rPr>
          <w:rFonts w:cs="CMU Serif Roman"/>
        </w:rPr>
        <w:t>(3), 214–223. https://doi.org/10.1002/jrsm.1053</w:t>
      </w:r>
    </w:p>
    <w:p w14:paraId="72E83511" w14:textId="77777777" w:rsidR="00392573" w:rsidRPr="00392573" w:rsidRDefault="00392573" w:rsidP="00392573">
      <w:pPr>
        <w:pStyle w:val="Bibliography"/>
        <w:rPr>
          <w:rFonts w:cs="CMU Serif Roman"/>
        </w:rPr>
      </w:pPr>
      <w:r w:rsidRPr="00392573">
        <w:rPr>
          <w:rFonts w:cs="CMU Serif Roman"/>
        </w:rPr>
        <w:t xml:space="preserve">Parsons, S. (2018). </w:t>
      </w:r>
      <w:r w:rsidRPr="00392573">
        <w:rPr>
          <w:rFonts w:cs="CMU Serif Roman"/>
          <w:i/>
          <w:iCs/>
        </w:rPr>
        <w:t>Visualising two approaches to explore reliability-power relationships</w:t>
      </w:r>
      <w:r w:rsidRPr="00392573">
        <w:rPr>
          <w:rFonts w:cs="CMU Serif Roman"/>
        </w:rPr>
        <w:t>. https://doi.org/10.31234/osf.io/qh5mf</w:t>
      </w:r>
    </w:p>
    <w:p w14:paraId="5148BE77" w14:textId="77777777" w:rsidR="00392573" w:rsidRPr="00392573" w:rsidRDefault="00392573" w:rsidP="00392573">
      <w:pPr>
        <w:pStyle w:val="Bibliography"/>
        <w:rPr>
          <w:rFonts w:cs="CMU Serif Roman"/>
        </w:rPr>
      </w:pPr>
      <w:r w:rsidRPr="00392573">
        <w:rPr>
          <w:rFonts w:cs="CMU Serif Roman"/>
        </w:rPr>
        <w:t>Parsons, S., Kruijt, A.-W., &amp; Fox, E. (2019). Psychological Science Needs a Standard Practice of Reporting the Reliability of Cognitive-</w:t>
      </w:r>
      <w:r w:rsidRPr="00392573">
        <w:rPr>
          <w:rFonts w:cs="CMU Serif Roman"/>
        </w:rPr>
        <w:t xml:space="preserve">Behavioral Measurements. </w:t>
      </w:r>
      <w:r w:rsidRPr="00392573">
        <w:rPr>
          <w:rFonts w:cs="CMU Serif Roman"/>
          <w:i/>
          <w:iCs/>
        </w:rPr>
        <w:t>Advances in Methods and Practices in Psychological Science</w:t>
      </w:r>
      <w:r w:rsidRPr="00392573">
        <w:rPr>
          <w:rFonts w:cs="CMU Serif Roman"/>
        </w:rPr>
        <w:t xml:space="preserve">, </w:t>
      </w:r>
      <w:r w:rsidRPr="00392573">
        <w:rPr>
          <w:rFonts w:cs="CMU Serif Roman"/>
          <w:i/>
          <w:iCs/>
        </w:rPr>
        <w:t>2</w:t>
      </w:r>
      <w:r w:rsidRPr="00392573">
        <w:rPr>
          <w:rFonts w:cs="CMU Serif Roman"/>
        </w:rPr>
        <w:t>(4), 378–395. https://doi.org/10.1177/2515245919879695</w:t>
      </w:r>
    </w:p>
    <w:p w14:paraId="6EBFCDA5" w14:textId="77777777" w:rsidR="00392573" w:rsidRPr="00392573" w:rsidRDefault="00392573" w:rsidP="00392573">
      <w:pPr>
        <w:pStyle w:val="Bibliography"/>
        <w:rPr>
          <w:rFonts w:cs="CMU Serif Roman"/>
        </w:rPr>
      </w:pPr>
      <w:r w:rsidRPr="00392573">
        <w:rPr>
          <w:rFonts w:cs="CMU Serif Roman"/>
        </w:rPr>
        <w:t xml:space="preserve">R Core Team. (2022). </w:t>
      </w:r>
      <w:r w:rsidRPr="00392573">
        <w:rPr>
          <w:rFonts w:cs="CMU Serif Roman"/>
          <w:i/>
          <w:iCs/>
        </w:rPr>
        <w:t>R: A language and environment for statistical computing</w:t>
      </w:r>
      <w:r w:rsidRPr="00392573">
        <w:rPr>
          <w:rFonts w:cs="CMU Serif Roman"/>
        </w:rPr>
        <w:t xml:space="preserve"> (4.2). R Foundation for Statistical Computing. https://www.R-project.org/</w:t>
      </w:r>
    </w:p>
    <w:p w14:paraId="4F411ACB" w14:textId="77777777" w:rsidR="00392573" w:rsidRPr="00392573" w:rsidRDefault="00392573" w:rsidP="00392573">
      <w:pPr>
        <w:pStyle w:val="Bibliography"/>
        <w:rPr>
          <w:rFonts w:cs="CMU Serif Roman"/>
        </w:rPr>
      </w:pPr>
      <w:r w:rsidRPr="00392573">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392573">
        <w:rPr>
          <w:rFonts w:cs="CMU Serif Roman"/>
          <w:i/>
          <w:iCs/>
        </w:rPr>
        <w:t>Cognition &amp; Emotion</w:t>
      </w:r>
      <w:r w:rsidRPr="00392573">
        <w:rPr>
          <w:rFonts w:cs="CMU Serif Roman"/>
        </w:rPr>
        <w:t xml:space="preserve">, </w:t>
      </w:r>
      <w:r w:rsidRPr="00392573">
        <w:rPr>
          <w:rFonts w:cs="CMU Serif Roman"/>
          <w:i/>
          <w:iCs/>
        </w:rPr>
        <w:t>27</w:t>
      </w:r>
      <w:r w:rsidRPr="00392573">
        <w:rPr>
          <w:rFonts w:cs="CMU Serif Roman"/>
        </w:rPr>
        <w:t>(8), 1441–1449. https://doi.org/10.1080/02699931.2013.786681</w:t>
      </w:r>
    </w:p>
    <w:p w14:paraId="0FADAE4C" w14:textId="77777777" w:rsidR="00392573" w:rsidRPr="00392573" w:rsidRDefault="00392573" w:rsidP="00392573">
      <w:pPr>
        <w:pStyle w:val="Bibliography"/>
        <w:rPr>
          <w:rFonts w:cs="CMU Serif Roman"/>
        </w:rPr>
      </w:pPr>
      <w:r w:rsidRPr="00392573">
        <w:rPr>
          <w:rFonts w:cs="CMU Serif Roman"/>
        </w:rPr>
        <w:t xml:space="preserve">Remue, J., Hughes, S., De Houwer, J., &amp; De Raedt, R. (2014). To Be or Want to Be: Disentangling the Role of Actual versus Ideal Self in Implicit Self-Esteem. </w:t>
      </w:r>
      <w:r w:rsidRPr="00392573">
        <w:rPr>
          <w:rFonts w:cs="CMU Serif Roman"/>
          <w:i/>
          <w:iCs/>
        </w:rPr>
        <w:t>PLoS ONE</w:t>
      </w:r>
      <w:r w:rsidRPr="00392573">
        <w:rPr>
          <w:rFonts w:cs="CMU Serif Roman"/>
        </w:rPr>
        <w:t xml:space="preserve">, </w:t>
      </w:r>
      <w:r w:rsidRPr="00392573">
        <w:rPr>
          <w:rFonts w:cs="CMU Serif Roman"/>
          <w:i/>
          <w:iCs/>
        </w:rPr>
        <w:t>9</w:t>
      </w:r>
      <w:r w:rsidRPr="00392573">
        <w:rPr>
          <w:rFonts w:cs="CMU Serif Roman"/>
        </w:rPr>
        <w:t>(9), e108837. https://doi.org/10.1371/journal.pone.0108837</w:t>
      </w:r>
    </w:p>
    <w:p w14:paraId="15045734" w14:textId="77777777" w:rsidR="00392573" w:rsidRPr="00392573" w:rsidRDefault="00392573" w:rsidP="00392573">
      <w:pPr>
        <w:pStyle w:val="Bibliography"/>
        <w:rPr>
          <w:rFonts w:cs="CMU Serif Roman"/>
        </w:rPr>
      </w:pPr>
      <w:r w:rsidRPr="00392573">
        <w:rPr>
          <w:rFonts w:cs="CMU Serif Roman"/>
        </w:rPr>
        <w:t xml:space="preserve">Revelle, W. (2016). </w:t>
      </w:r>
      <w:r w:rsidRPr="00392573">
        <w:rPr>
          <w:rFonts w:cs="CMU Serif Roman"/>
          <w:i/>
          <w:iCs/>
        </w:rPr>
        <w:t>psych: Procedures for Psychological, Psychometric, and Personality Research</w:t>
      </w:r>
      <w:r w:rsidRPr="00392573">
        <w:rPr>
          <w:rFonts w:cs="CMU Serif Roman"/>
        </w:rPr>
        <w:t>. Northwestern University. http://CRAN.R-project.org/package=psych</w:t>
      </w:r>
    </w:p>
    <w:p w14:paraId="62922534" w14:textId="77777777" w:rsidR="00392573" w:rsidRPr="00392573" w:rsidRDefault="00392573" w:rsidP="00392573">
      <w:pPr>
        <w:pStyle w:val="Bibliography"/>
        <w:rPr>
          <w:rFonts w:cs="CMU Serif Roman"/>
        </w:rPr>
      </w:pPr>
      <w:r w:rsidRPr="00392573">
        <w:rPr>
          <w:rFonts w:cs="CMU Serif Roman"/>
        </w:rPr>
        <w:t xml:space="preserve">Ruscio, J. (2008). A probability-based measure of effect size: Robustness to base rates and other factors. </w:t>
      </w:r>
      <w:r w:rsidRPr="00392573">
        <w:rPr>
          <w:rFonts w:cs="CMU Serif Roman"/>
          <w:i/>
          <w:iCs/>
        </w:rPr>
        <w:t>Psychological Methods</w:t>
      </w:r>
      <w:r w:rsidRPr="00392573">
        <w:rPr>
          <w:rFonts w:cs="CMU Serif Roman"/>
        </w:rPr>
        <w:t xml:space="preserve">, </w:t>
      </w:r>
      <w:r w:rsidRPr="00392573">
        <w:rPr>
          <w:rFonts w:cs="CMU Serif Roman"/>
          <w:i/>
          <w:iCs/>
        </w:rPr>
        <w:t>13</w:t>
      </w:r>
      <w:r w:rsidRPr="00392573">
        <w:rPr>
          <w:rFonts w:cs="CMU Serif Roman"/>
        </w:rPr>
        <w:t>(1), 19–30. https://doi.org/10.1037/1082-989X.13.1.19</w:t>
      </w:r>
    </w:p>
    <w:p w14:paraId="1BAA2864" w14:textId="77777777" w:rsidR="00392573" w:rsidRPr="00392573" w:rsidRDefault="00392573" w:rsidP="00392573">
      <w:pPr>
        <w:pStyle w:val="Bibliography"/>
        <w:rPr>
          <w:rFonts w:cs="CMU Serif Roman"/>
        </w:rPr>
      </w:pPr>
      <w:r w:rsidRPr="00392573">
        <w:rPr>
          <w:rFonts w:cs="CMU Serif Roman"/>
        </w:rPr>
        <w:t xml:space="preserve">Ruscio, J. (2019). </w:t>
      </w:r>
      <w:r w:rsidRPr="00392573">
        <w:rPr>
          <w:rFonts w:cs="CMU Serif Roman"/>
          <w:i/>
          <w:iCs/>
        </w:rPr>
        <w:t>RProbSup: Calculates Probability of Superiority</w:t>
      </w:r>
      <w:r w:rsidRPr="00392573">
        <w:rPr>
          <w:rFonts w:cs="CMU Serif Roman"/>
        </w:rPr>
        <w:t xml:space="preserve"> (2.1). https://CRAN.R-project.org/package=RProbSup</w:t>
      </w:r>
    </w:p>
    <w:p w14:paraId="69DC3867" w14:textId="77777777" w:rsidR="00392573" w:rsidRPr="00392573" w:rsidRDefault="00392573" w:rsidP="00392573">
      <w:pPr>
        <w:pStyle w:val="Bibliography"/>
        <w:rPr>
          <w:rFonts w:cs="CMU Serif Roman"/>
        </w:rPr>
      </w:pPr>
      <w:r w:rsidRPr="00392573">
        <w:rPr>
          <w:rFonts w:cs="CMU Serif Roman"/>
        </w:rPr>
        <w:t xml:space="preserve">Shrout, P. E., &amp; Fleiss, J. L. (1979). Intraclass correlations: Uses in assessing rater reliability. </w:t>
      </w:r>
      <w:r w:rsidRPr="00392573">
        <w:rPr>
          <w:rFonts w:cs="CMU Serif Roman"/>
          <w:i/>
          <w:iCs/>
        </w:rPr>
        <w:t>Psychological Bulletin</w:t>
      </w:r>
      <w:r w:rsidRPr="00392573">
        <w:rPr>
          <w:rFonts w:cs="CMU Serif Roman"/>
        </w:rPr>
        <w:t xml:space="preserve">, </w:t>
      </w:r>
      <w:r w:rsidRPr="00392573">
        <w:rPr>
          <w:rFonts w:cs="CMU Serif Roman"/>
          <w:i/>
          <w:iCs/>
        </w:rPr>
        <w:t>86</w:t>
      </w:r>
      <w:r w:rsidRPr="00392573">
        <w:rPr>
          <w:rFonts w:cs="CMU Serif Roman"/>
        </w:rPr>
        <w:t>(2), 420.</w:t>
      </w:r>
    </w:p>
    <w:p w14:paraId="406CAA79" w14:textId="77777777" w:rsidR="00392573" w:rsidRPr="00392573" w:rsidRDefault="00392573" w:rsidP="00392573">
      <w:pPr>
        <w:pStyle w:val="Bibliography"/>
        <w:rPr>
          <w:rFonts w:cs="CMU Serif Roman"/>
        </w:rPr>
      </w:pPr>
      <w:r w:rsidRPr="00392573">
        <w:rPr>
          <w:rFonts w:cs="CMU Serif Roman"/>
        </w:rPr>
        <w:t xml:space="preserve">Vahey, N. A., Nicholson, E., &amp; Barnes-Holmes, D. (2015). A meta-analysis of criterion effects for the Implicit Relational Assessment Procedure (IRAP) in the clinical domain. </w:t>
      </w:r>
      <w:r w:rsidRPr="00392573">
        <w:rPr>
          <w:rFonts w:cs="CMU Serif Roman"/>
          <w:i/>
          <w:iCs/>
        </w:rPr>
        <w:t>Journal of Behavior Therapy and Experimental Psychiatry</w:t>
      </w:r>
      <w:r w:rsidRPr="00392573">
        <w:rPr>
          <w:rFonts w:cs="CMU Serif Roman"/>
        </w:rPr>
        <w:t xml:space="preserve">, </w:t>
      </w:r>
      <w:r w:rsidRPr="00392573">
        <w:rPr>
          <w:rFonts w:cs="CMU Serif Roman"/>
          <w:i/>
          <w:iCs/>
        </w:rPr>
        <w:t>48</w:t>
      </w:r>
      <w:r w:rsidRPr="00392573">
        <w:rPr>
          <w:rFonts w:cs="CMU Serif Roman"/>
        </w:rPr>
        <w:t>, 59–65. https://doi.org/10.1016/j.jbtep.2015.01.004</w:t>
      </w:r>
    </w:p>
    <w:p w14:paraId="23D4C2BE" w14:textId="77777777" w:rsidR="00392573" w:rsidRPr="00392573" w:rsidRDefault="00392573" w:rsidP="00392573">
      <w:pPr>
        <w:pStyle w:val="Bibliography"/>
        <w:rPr>
          <w:rFonts w:cs="CMU Serif Roman"/>
        </w:rPr>
      </w:pPr>
      <w:r w:rsidRPr="00392573">
        <w:rPr>
          <w:rFonts w:cs="CMU Serif Roman"/>
        </w:rPr>
        <w:t xml:space="preserve">Viechtbauer, W. (2010). Conducting Meta-Analyses in R with the metafor Package. </w:t>
      </w:r>
      <w:r w:rsidRPr="00392573">
        <w:rPr>
          <w:rFonts w:cs="CMU Serif Roman"/>
          <w:i/>
          <w:iCs/>
        </w:rPr>
        <w:t>Journal of Statistical Software</w:t>
      </w:r>
      <w:r w:rsidRPr="00392573">
        <w:rPr>
          <w:rFonts w:cs="CMU Serif Roman"/>
        </w:rPr>
        <w:t xml:space="preserve">, </w:t>
      </w:r>
      <w:r w:rsidRPr="00392573">
        <w:rPr>
          <w:rFonts w:cs="CMU Serif Roman"/>
          <w:i/>
          <w:iCs/>
        </w:rPr>
        <w:t>36</w:t>
      </w:r>
      <w:r w:rsidRPr="00392573">
        <w:rPr>
          <w:rFonts w:cs="CMU Serif Roman"/>
        </w:rPr>
        <w:t>(3). https://doi.org/10.18637/jss.v036.i03</w:t>
      </w:r>
    </w:p>
    <w:p w14:paraId="24E351E9" w14:textId="6C24DB5C"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959C5" w14:textId="77777777" w:rsidR="00FB03D0" w:rsidRDefault="00FB03D0" w:rsidP="003158CF">
      <w:r>
        <w:separator/>
      </w:r>
    </w:p>
  </w:endnote>
  <w:endnote w:type="continuationSeparator" w:id="0">
    <w:p w14:paraId="291509B3" w14:textId="77777777" w:rsidR="00FB03D0" w:rsidRDefault="00FB03D0"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FB42B" w14:textId="77777777" w:rsidR="00FB03D0" w:rsidRDefault="00FB03D0" w:rsidP="003158CF">
      <w:r>
        <w:separator/>
      </w:r>
    </w:p>
  </w:footnote>
  <w:footnote w:type="continuationSeparator" w:id="0">
    <w:p w14:paraId="295FD460" w14:textId="77777777" w:rsidR="00FB03D0" w:rsidRDefault="00FB03D0"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8"/>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202B6"/>
    <w:rsid w:val="0003795E"/>
    <w:rsid w:val="000569D5"/>
    <w:rsid w:val="000A673D"/>
    <w:rsid w:val="000C25EC"/>
    <w:rsid w:val="000D2455"/>
    <w:rsid w:val="000E2C3C"/>
    <w:rsid w:val="000F702E"/>
    <w:rsid w:val="000F7CCD"/>
    <w:rsid w:val="001002C1"/>
    <w:rsid w:val="00104399"/>
    <w:rsid w:val="001055F1"/>
    <w:rsid w:val="00106C3D"/>
    <w:rsid w:val="001207D8"/>
    <w:rsid w:val="001261C9"/>
    <w:rsid w:val="00127434"/>
    <w:rsid w:val="00161E1F"/>
    <w:rsid w:val="00180420"/>
    <w:rsid w:val="00183D0A"/>
    <w:rsid w:val="00192F5F"/>
    <w:rsid w:val="00197715"/>
    <w:rsid w:val="001A47EE"/>
    <w:rsid w:val="001B0EAC"/>
    <w:rsid w:val="001B2D17"/>
    <w:rsid w:val="001E0E75"/>
    <w:rsid w:val="00222865"/>
    <w:rsid w:val="00225BC5"/>
    <w:rsid w:val="00233C8A"/>
    <w:rsid w:val="0024340E"/>
    <w:rsid w:val="00244AE6"/>
    <w:rsid w:val="00260350"/>
    <w:rsid w:val="00262346"/>
    <w:rsid w:val="00270E46"/>
    <w:rsid w:val="00291351"/>
    <w:rsid w:val="0029213D"/>
    <w:rsid w:val="002A08F7"/>
    <w:rsid w:val="002A24F5"/>
    <w:rsid w:val="002B554C"/>
    <w:rsid w:val="002C2E48"/>
    <w:rsid w:val="00302A19"/>
    <w:rsid w:val="00303EDB"/>
    <w:rsid w:val="003133A5"/>
    <w:rsid w:val="003158CF"/>
    <w:rsid w:val="00334440"/>
    <w:rsid w:val="00336D7F"/>
    <w:rsid w:val="00370A20"/>
    <w:rsid w:val="003746C1"/>
    <w:rsid w:val="00377503"/>
    <w:rsid w:val="00392573"/>
    <w:rsid w:val="003A67F3"/>
    <w:rsid w:val="003D5FD0"/>
    <w:rsid w:val="003F3FED"/>
    <w:rsid w:val="003F426C"/>
    <w:rsid w:val="00403743"/>
    <w:rsid w:val="00421A18"/>
    <w:rsid w:val="004346FE"/>
    <w:rsid w:val="00434862"/>
    <w:rsid w:val="00436EAB"/>
    <w:rsid w:val="004438B2"/>
    <w:rsid w:val="00464981"/>
    <w:rsid w:val="004725D9"/>
    <w:rsid w:val="004862D6"/>
    <w:rsid w:val="004A3C21"/>
    <w:rsid w:val="004A47D7"/>
    <w:rsid w:val="004A697D"/>
    <w:rsid w:val="004B3262"/>
    <w:rsid w:val="004B5A7D"/>
    <w:rsid w:val="004B5F76"/>
    <w:rsid w:val="004C5329"/>
    <w:rsid w:val="004C700E"/>
    <w:rsid w:val="004D394D"/>
    <w:rsid w:val="004D536C"/>
    <w:rsid w:val="004D69C3"/>
    <w:rsid w:val="004E5F21"/>
    <w:rsid w:val="004E61D0"/>
    <w:rsid w:val="004F6EC8"/>
    <w:rsid w:val="00503589"/>
    <w:rsid w:val="0052309E"/>
    <w:rsid w:val="00533137"/>
    <w:rsid w:val="005364CC"/>
    <w:rsid w:val="00547CAE"/>
    <w:rsid w:val="005A5932"/>
    <w:rsid w:val="005A7712"/>
    <w:rsid w:val="005C05A8"/>
    <w:rsid w:val="005C2CDE"/>
    <w:rsid w:val="005D1886"/>
    <w:rsid w:val="005F704D"/>
    <w:rsid w:val="0060353C"/>
    <w:rsid w:val="00613F4B"/>
    <w:rsid w:val="00616CAA"/>
    <w:rsid w:val="00623AD2"/>
    <w:rsid w:val="00624641"/>
    <w:rsid w:val="00630DDD"/>
    <w:rsid w:val="006331E7"/>
    <w:rsid w:val="006437F6"/>
    <w:rsid w:val="00646B65"/>
    <w:rsid w:val="006513D8"/>
    <w:rsid w:val="00660CBC"/>
    <w:rsid w:val="00695C54"/>
    <w:rsid w:val="006B5975"/>
    <w:rsid w:val="006C06BA"/>
    <w:rsid w:val="006E0600"/>
    <w:rsid w:val="006E4F2D"/>
    <w:rsid w:val="006F43B2"/>
    <w:rsid w:val="007155E4"/>
    <w:rsid w:val="00716DBE"/>
    <w:rsid w:val="00721BE3"/>
    <w:rsid w:val="00742143"/>
    <w:rsid w:val="00767FCB"/>
    <w:rsid w:val="00773915"/>
    <w:rsid w:val="007906FB"/>
    <w:rsid w:val="00792A28"/>
    <w:rsid w:val="007943CF"/>
    <w:rsid w:val="00794EF6"/>
    <w:rsid w:val="007B3642"/>
    <w:rsid w:val="007B5438"/>
    <w:rsid w:val="007D7B55"/>
    <w:rsid w:val="007F282E"/>
    <w:rsid w:val="007F7933"/>
    <w:rsid w:val="008018A7"/>
    <w:rsid w:val="008150D9"/>
    <w:rsid w:val="00817107"/>
    <w:rsid w:val="00822F4D"/>
    <w:rsid w:val="0084713C"/>
    <w:rsid w:val="00862A9E"/>
    <w:rsid w:val="008A7F54"/>
    <w:rsid w:val="008B54AC"/>
    <w:rsid w:val="008C566D"/>
    <w:rsid w:val="008F63CB"/>
    <w:rsid w:val="00937C28"/>
    <w:rsid w:val="00940D11"/>
    <w:rsid w:val="00977EAB"/>
    <w:rsid w:val="0099183B"/>
    <w:rsid w:val="009A5831"/>
    <w:rsid w:val="009B13F9"/>
    <w:rsid w:val="009D6594"/>
    <w:rsid w:val="009E6E87"/>
    <w:rsid w:val="009F6857"/>
    <w:rsid w:val="00A1364D"/>
    <w:rsid w:val="00A153C1"/>
    <w:rsid w:val="00A54572"/>
    <w:rsid w:val="00A56CEA"/>
    <w:rsid w:val="00A77D2E"/>
    <w:rsid w:val="00A8529F"/>
    <w:rsid w:val="00AA3AEC"/>
    <w:rsid w:val="00AA54BE"/>
    <w:rsid w:val="00AC72B7"/>
    <w:rsid w:val="00AD04DF"/>
    <w:rsid w:val="00AD1F7D"/>
    <w:rsid w:val="00AF1F8E"/>
    <w:rsid w:val="00AF47D1"/>
    <w:rsid w:val="00B07E05"/>
    <w:rsid w:val="00B13A22"/>
    <w:rsid w:val="00B13B55"/>
    <w:rsid w:val="00B156DF"/>
    <w:rsid w:val="00B41C54"/>
    <w:rsid w:val="00B44E27"/>
    <w:rsid w:val="00B61118"/>
    <w:rsid w:val="00B64693"/>
    <w:rsid w:val="00B74DA9"/>
    <w:rsid w:val="00B80B55"/>
    <w:rsid w:val="00B85D8A"/>
    <w:rsid w:val="00BA42BC"/>
    <w:rsid w:val="00BA4520"/>
    <w:rsid w:val="00BD6BDD"/>
    <w:rsid w:val="00BE078C"/>
    <w:rsid w:val="00BE28F9"/>
    <w:rsid w:val="00BF2102"/>
    <w:rsid w:val="00BF3317"/>
    <w:rsid w:val="00C02B9C"/>
    <w:rsid w:val="00C109E5"/>
    <w:rsid w:val="00C36EC4"/>
    <w:rsid w:val="00C53DC6"/>
    <w:rsid w:val="00C5516C"/>
    <w:rsid w:val="00C55371"/>
    <w:rsid w:val="00C618CA"/>
    <w:rsid w:val="00C92F9C"/>
    <w:rsid w:val="00CA2E8A"/>
    <w:rsid w:val="00CA7C15"/>
    <w:rsid w:val="00CB731B"/>
    <w:rsid w:val="00CD0213"/>
    <w:rsid w:val="00CE2DC2"/>
    <w:rsid w:val="00CF589F"/>
    <w:rsid w:val="00D01B30"/>
    <w:rsid w:val="00D034E9"/>
    <w:rsid w:val="00D11B5E"/>
    <w:rsid w:val="00D212CD"/>
    <w:rsid w:val="00D22625"/>
    <w:rsid w:val="00D46DA9"/>
    <w:rsid w:val="00D85D94"/>
    <w:rsid w:val="00D92985"/>
    <w:rsid w:val="00D973AF"/>
    <w:rsid w:val="00DA0969"/>
    <w:rsid w:val="00DA7C99"/>
    <w:rsid w:val="00DB6D9C"/>
    <w:rsid w:val="00DC78FD"/>
    <w:rsid w:val="00DF0DF9"/>
    <w:rsid w:val="00E01432"/>
    <w:rsid w:val="00E03294"/>
    <w:rsid w:val="00E040A8"/>
    <w:rsid w:val="00E10295"/>
    <w:rsid w:val="00E357A3"/>
    <w:rsid w:val="00E63692"/>
    <w:rsid w:val="00E659A7"/>
    <w:rsid w:val="00E73C49"/>
    <w:rsid w:val="00E961B1"/>
    <w:rsid w:val="00ED4CEC"/>
    <w:rsid w:val="00EE78FA"/>
    <w:rsid w:val="00EF2252"/>
    <w:rsid w:val="00F0498C"/>
    <w:rsid w:val="00F112E2"/>
    <w:rsid w:val="00F30518"/>
    <w:rsid w:val="00F53C8E"/>
    <w:rsid w:val="00F7773F"/>
    <w:rsid w:val="00F879F4"/>
    <w:rsid w:val="00FA1923"/>
    <w:rsid w:val="00FA4F60"/>
    <w:rsid w:val="00FA7AF0"/>
    <w:rsid w:val="00FB03D0"/>
    <w:rsid w:val="00FD0D53"/>
    <w:rsid w:val="00FF39E7"/>
    <w:rsid w:val="00FF5BDD"/>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0</TotalTime>
  <Pages>10</Pages>
  <Words>21398</Words>
  <Characters>121974</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58</cp:revision>
  <dcterms:created xsi:type="dcterms:W3CDTF">2020-07-06T15:38:00Z</dcterms:created>
  <dcterms:modified xsi:type="dcterms:W3CDTF">2022-10-04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gHXicK1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